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0B5841" w14:textId="77777777" w:rsidR="004D5435" w:rsidRDefault="004D5435">
      <w:pPr>
        <w:rPr>
          <w:i/>
        </w:rPr>
      </w:pPr>
    </w:p>
    <w:p w14:paraId="1A45803F" w14:textId="77777777" w:rsidR="004D5435" w:rsidRDefault="0013463F">
      <w:pPr>
        <w:rPr>
          <w:i/>
        </w:rPr>
      </w:pPr>
      <w:r>
        <w:rPr>
          <w:i/>
        </w:rPr>
        <w:t>Article</w:t>
      </w:r>
    </w:p>
    <w:p w14:paraId="7755A110" w14:textId="77777777" w:rsidR="004D5435" w:rsidRDefault="0013463F">
      <w:r>
        <w:t xml:space="preserve"> </w:t>
      </w:r>
    </w:p>
    <w:p w14:paraId="40B40FB4" w14:textId="006F6D98" w:rsidR="004D5435" w:rsidRPr="009900DD" w:rsidRDefault="00313A8E" w:rsidP="009900DD">
      <w:pPr>
        <w:jc w:val="center"/>
        <w:rPr>
          <w:rFonts w:asciiTheme="majorHAnsi" w:eastAsia="Cambria" w:hAnsiTheme="majorHAnsi" w:cs="Cambria"/>
        </w:rPr>
      </w:pPr>
      <w:r>
        <w:rPr>
          <w:b/>
        </w:rPr>
        <w:t>Unveiling Digital Democracy: Social Media’s Catalyst Role in Enhancing Political Participation and Public Engagement</w:t>
      </w:r>
    </w:p>
    <w:p w14:paraId="56CB507E" w14:textId="77777777" w:rsidR="004D5435" w:rsidRDefault="0013463F">
      <w:pPr>
        <w:jc w:val="center"/>
      </w:pPr>
      <w:r>
        <w:t xml:space="preserve"> </w:t>
      </w:r>
    </w:p>
    <w:p w14:paraId="50DBE563" w14:textId="77777777" w:rsidR="004D5435" w:rsidRDefault="00B130EC">
      <w:pPr>
        <w:jc w:val="center"/>
      </w:pPr>
      <w:commentRangeStart w:id="0"/>
      <w:proofErr w:type="spellStart"/>
      <w:r>
        <w:t>Erlina</w:t>
      </w:r>
      <w:proofErr w:type="spellEnd"/>
      <w:r>
        <w:t xml:space="preserve"> </w:t>
      </w:r>
      <w:proofErr w:type="spellStart"/>
      <w:r>
        <w:t>Puspasari</w:t>
      </w:r>
      <w:proofErr w:type="spellEnd"/>
      <w:r w:rsidR="0013463F">
        <w:t xml:space="preserve"> </w:t>
      </w:r>
      <w:r w:rsidR="0013463F">
        <w:rPr>
          <w:vertAlign w:val="superscript"/>
        </w:rPr>
        <w:t>1</w:t>
      </w:r>
      <w:r>
        <w:t xml:space="preserve">, Andre </w:t>
      </w:r>
      <w:proofErr w:type="spellStart"/>
      <w:r>
        <w:t>Noevi</w:t>
      </w:r>
      <w:proofErr w:type="spellEnd"/>
      <w:r>
        <w:t xml:space="preserve"> </w:t>
      </w:r>
      <w:proofErr w:type="spellStart"/>
      <w:r>
        <w:t>Rahmanto</w:t>
      </w:r>
      <w:proofErr w:type="spellEnd"/>
      <w:r w:rsidR="0013463F">
        <w:t xml:space="preserve"> </w:t>
      </w:r>
      <w:r w:rsidR="0013463F">
        <w:rPr>
          <w:vertAlign w:val="superscript"/>
        </w:rPr>
        <w:t>2</w:t>
      </w:r>
      <w:r>
        <w:t xml:space="preserve">, </w:t>
      </w:r>
      <w:r w:rsidR="0013463F">
        <w:t xml:space="preserve">and </w:t>
      </w:r>
      <w:proofErr w:type="spellStart"/>
      <w:r>
        <w:t>Sudarmo</w:t>
      </w:r>
      <w:proofErr w:type="spellEnd"/>
      <w:r w:rsidR="0013463F">
        <w:t xml:space="preserve"> </w:t>
      </w:r>
      <w:r>
        <w:rPr>
          <w:vertAlign w:val="superscript"/>
        </w:rPr>
        <w:t>3</w:t>
      </w:r>
    </w:p>
    <w:p w14:paraId="1EFBEB39" w14:textId="77777777" w:rsidR="004D5435" w:rsidRDefault="0013463F">
      <w:pPr>
        <w:jc w:val="center"/>
      </w:pPr>
      <w:r>
        <w:t xml:space="preserve"> </w:t>
      </w:r>
    </w:p>
    <w:p w14:paraId="417B9E88" w14:textId="411954CF" w:rsidR="004D5435" w:rsidRDefault="005740E2" w:rsidP="005740E2">
      <w:pPr>
        <w:jc w:val="center"/>
      </w:pPr>
      <w:r>
        <w:t xml:space="preserve">Department of Social and Political Sciences, </w:t>
      </w:r>
      <w:proofErr w:type="spellStart"/>
      <w:r>
        <w:t>Sebelas</w:t>
      </w:r>
      <w:proofErr w:type="spellEnd"/>
      <w:r>
        <w:t xml:space="preserve"> </w:t>
      </w:r>
      <w:proofErr w:type="spellStart"/>
      <w:r>
        <w:t>Maret</w:t>
      </w:r>
      <w:proofErr w:type="spellEnd"/>
      <w:r>
        <w:t xml:space="preserve"> University, Surakarta, Indonesia, 57126</w:t>
      </w:r>
    </w:p>
    <w:commentRangeEnd w:id="0"/>
    <w:p w14:paraId="2D7EA92B" w14:textId="77777777" w:rsidR="008D262B" w:rsidRDefault="00814A2A" w:rsidP="005740E2">
      <w:pPr>
        <w:rPr>
          <w:rFonts w:asciiTheme="majorHAnsi" w:eastAsia="Cambria" w:hAnsiTheme="majorHAnsi" w:cs="Cambria"/>
          <w:i/>
        </w:rPr>
      </w:pPr>
      <w:r>
        <w:rPr>
          <w:rStyle w:val="CommentReference"/>
        </w:rPr>
        <w:commentReference w:id="0"/>
      </w:r>
    </w:p>
    <w:p w14:paraId="6F2CAFB5" w14:textId="77777777" w:rsidR="004D5435" w:rsidRDefault="00AD7452">
      <w:pPr>
        <w:jc w:val="center"/>
      </w:pPr>
      <w:r>
        <w:t xml:space="preserve">Corresponding author: </w:t>
      </w:r>
      <w:r w:rsidR="00053E6A">
        <w:t>erlinapuspasari11@student.uns.ac.id</w:t>
      </w:r>
    </w:p>
    <w:p w14:paraId="205DB1D6" w14:textId="77777777" w:rsidR="004D5435" w:rsidRDefault="0013463F">
      <w:r>
        <w:t xml:space="preserve"> </w:t>
      </w:r>
    </w:p>
    <w:p w14:paraId="457C149E" w14:textId="72DC1A6A" w:rsidR="004D5435" w:rsidRPr="006D4C02" w:rsidRDefault="0013463F" w:rsidP="006D4C02">
      <w:pPr>
        <w:jc w:val="both"/>
      </w:pPr>
      <w:r>
        <w:rPr>
          <w:b/>
        </w:rPr>
        <w:t>Abstract:</w:t>
      </w:r>
      <w:commentRangeStart w:id="1"/>
      <w:r w:rsidR="00D500AA" w:rsidRPr="00D500AA">
        <w:rPr>
          <w:color w:val="0D0D0D"/>
          <w:shd w:val="clear" w:color="auto" w:fill="FFFFFF"/>
        </w:rPr>
        <w:t xml:space="preserve"> </w:t>
      </w:r>
      <w:commentRangeEnd w:id="1"/>
      <w:r w:rsidR="00814A2A">
        <w:rPr>
          <w:rStyle w:val="CommentReference"/>
        </w:rPr>
        <w:commentReference w:id="1"/>
      </w:r>
      <w:r w:rsidR="006D4C02" w:rsidRPr="006D4C02">
        <w:t xml:space="preserve"> </w:t>
      </w:r>
      <w:r w:rsidR="006D4C02">
        <w:t>The increasing opportunities and levels of public participation are fundamental to democracy, and political participation is an integral part of the system. However, a comprehensive understanding of how social media impacts political participation is lacking</w:t>
      </w:r>
      <w:r w:rsidR="006D4C02">
        <w:rPr>
          <w:color w:val="0D0D0D"/>
          <w:shd w:val="clear" w:color="auto" w:fill="FFFFFF"/>
        </w:rPr>
        <w:t>. T</w:t>
      </w:r>
      <w:r w:rsidR="006D4C02" w:rsidRPr="00122AB3">
        <w:rPr>
          <w:color w:val="0D0D0D"/>
          <w:shd w:val="clear" w:color="auto" w:fill="FFFFFF"/>
        </w:rPr>
        <w:t>he objective of this study is to examine the role of social media</w:t>
      </w:r>
      <w:r w:rsidR="006D4C02" w:rsidRPr="00D500AA">
        <w:rPr>
          <w:color w:val="0D0D0D"/>
          <w:shd w:val="clear" w:color="auto" w:fill="FFFFFF"/>
        </w:rPr>
        <w:t xml:space="preserve"> in transforming public political participation by systematically observing the literature and </w:t>
      </w:r>
      <w:proofErr w:type="spellStart"/>
      <w:r w:rsidR="006D4C02" w:rsidRPr="00D500AA">
        <w:rPr>
          <w:color w:val="0D0D0D"/>
          <w:shd w:val="clear" w:color="auto" w:fill="FFFFFF"/>
        </w:rPr>
        <w:t>analyzing</w:t>
      </w:r>
      <w:proofErr w:type="spellEnd"/>
      <w:r w:rsidR="006D4C02" w:rsidRPr="00D500AA">
        <w:rPr>
          <w:color w:val="0D0D0D"/>
          <w:shd w:val="clear" w:color="auto" w:fill="FFFFFF"/>
        </w:rPr>
        <w:t xml:space="preserve"> the impact of digital transformation on citizens' political involvement through social media. This research uses a systematic literature review methodology to describe emerging trends in digital democracy studies and </w:t>
      </w:r>
      <w:proofErr w:type="spellStart"/>
      <w:r w:rsidR="006D4C02" w:rsidRPr="00D500AA">
        <w:rPr>
          <w:color w:val="0D0D0D"/>
          <w:shd w:val="clear" w:color="auto" w:fill="FFFFFF"/>
        </w:rPr>
        <w:t>analyze</w:t>
      </w:r>
      <w:proofErr w:type="spellEnd"/>
      <w:r w:rsidR="006D4C02" w:rsidRPr="00D500AA">
        <w:rPr>
          <w:color w:val="0D0D0D"/>
          <w:shd w:val="clear" w:color="auto" w:fill="FFFFFF"/>
        </w:rPr>
        <w:t xml:space="preserve"> them to increase comprehensiveness and comparability, in particular highlighting articles that cover various aspects of digital democracy, political participation, and the role of social media in the context of digital democracy. The analysis was carried out on fifteen articles published between 2018 and 2023. The research results </w:t>
      </w:r>
      <w:r w:rsidR="006D4C02">
        <w:rPr>
          <w:color w:val="0D0D0D"/>
          <w:shd w:val="clear" w:color="auto" w:fill="FFFFFF"/>
        </w:rPr>
        <w:t>found that social media plays a</w:t>
      </w:r>
      <w:r w:rsidR="006D4C02" w:rsidRPr="00D500AA">
        <w:rPr>
          <w:color w:val="0D0D0D"/>
          <w:shd w:val="clear" w:color="auto" w:fill="FFFFFF"/>
        </w:rPr>
        <w:t xml:space="preserve"> </w:t>
      </w:r>
      <w:r w:rsidR="006D4C02">
        <w:rPr>
          <w:color w:val="0D0D0D"/>
          <w:shd w:val="clear" w:color="auto" w:fill="FFFFFF"/>
        </w:rPr>
        <w:t>crucial</w:t>
      </w:r>
      <w:r w:rsidR="006D4C02" w:rsidRPr="00D500AA">
        <w:rPr>
          <w:color w:val="0D0D0D"/>
          <w:shd w:val="clear" w:color="auto" w:fill="FFFFFF"/>
        </w:rPr>
        <w:t xml:space="preserve"> role in building interactions and relationships between citizens, developing social networks, strengthening interpersonal relationships, and encouraging political involvement. Social media is used for various political activities, including advocacy, public consultation, monitoring, political campaigns, and sending direct messages to politicians and elected officials.</w:t>
      </w:r>
      <w:r w:rsidR="006D4C02">
        <w:rPr>
          <w:rStyle w:val="CommentReference"/>
        </w:rPr>
        <w:t xml:space="preserve"> </w:t>
      </w:r>
      <w:r w:rsidR="006D4C02" w:rsidRPr="006859A7">
        <w:rPr>
          <w:rStyle w:val="CommentReference"/>
          <w:sz w:val="24"/>
          <w:szCs w:val="24"/>
        </w:rPr>
        <w:t>T</w:t>
      </w:r>
      <w:r w:rsidR="006D4C02" w:rsidRPr="006859A7">
        <w:t>he</w:t>
      </w:r>
      <w:r w:rsidR="006D4C02">
        <w:t xml:space="preserve"> implications of this research suggest that social media is a powerful tool for increasing democratic engagement by enabling more accessible and wid</w:t>
      </w:r>
      <w:r w:rsidR="006D4C02">
        <w:t>espread political participation</w:t>
      </w:r>
      <w:commentRangeStart w:id="2"/>
      <w:r w:rsidR="00D500AA" w:rsidRPr="00D500AA">
        <w:rPr>
          <w:color w:val="0D0D0D"/>
          <w:shd w:val="clear" w:color="auto" w:fill="FFFFFF"/>
        </w:rPr>
        <w:t xml:space="preserve">. </w:t>
      </w:r>
      <w:commentRangeEnd w:id="2"/>
      <w:r w:rsidR="00814A2A">
        <w:rPr>
          <w:rStyle w:val="CommentReference"/>
        </w:rPr>
        <w:commentReference w:id="2"/>
      </w:r>
    </w:p>
    <w:p w14:paraId="442FBBE1" w14:textId="77777777" w:rsidR="004D5435" w:rsidRDefault="004D5435">
      <w:pPr>
        <w:jc w:val="both"/>
      </w:pPr>
    </w:p>
    <w:p w14:paraId="76476F57" w14:textId="2DDC9A64" w:rsidR="00303D59" w:rsidRDefault="00303D59">
      <w:pPr>
        <w:jc w:val="both"/>
      </w:pPr>
      <w:r>
        <w:t xml:space="preserve">Keywords: </w:t>
      </w:r>
      <w:commentRangeStart w:id="3"/>
      <w:r>
        <w:t>d</w:t>
      </w:r>
      <w:r w:rsidR="004D6FCC">
        <w:t>igital democracy; political communication; social media; political participation;</w:t>
      </w:r>
      <w:r>
        <w:t xml:space="preserve"> public engagement</w:t>
      </w:r>
      <w:commentRangeEnd w:id="3"/>
      <w:r w:rsidR="00814A2A">
        <w:rPr>
          <w:rStyle w:val="CommentReference"/>
        </w:rPr>
        <w:commentReference w:id="3"/>
      </w:r>
    </w:p>
    <w:p w14:paraId="2D875D2F" w14:textId="77777777" w:rsidR="004D5435" w:rsidRDefault="004D5435">
      <w:pPr>
        <w:jc w:val="both"/>
      </w:pPr>
    </w:p>
    <w:p w14:paraId="3D0EA23A" w14:textId="77777777" w:rsidR="004D5435" w:rsidRDefault="0013463F">
      <w:pPr>
        <w:rPr>
          <w:b/>
        </w:rPr>
      </w:pPr>
      <w:r>
        <w:rPr>
          <w:b/>
        </w:rPr>
        <w:t>Introduction</w:t>
      </w:r>
    </w:p>
    <w:p w14:paraId="51C78E57" w14:textId="362DF476" w:rsidR="002F47C1" w:rsidRPr="0012586D" w:rsidRDefault="002F47C1" w:rsidP="002F47C1">
      <w:pPr>
        <w:spacing w:after="120"/>
        <w:jc w:val="both"/>
        <w:rPr>
          <w:color w:val="0D0D0D"/>
          <w:shd w:val="clear" w:color="auto" w:fill="FFFFFF"/>
          <w:lang w:eastAsia="en-US"/>
        </w:rPr>
      </w:pPr>
      <w:commentRangeStart w:id="4"/>
      <w:r w:rsidRPr="0012586D">
        <w:rPr>
          <w:color w:val="0D0D0D"/>
          <w:shd w:val="clear" w:color="auto" w:fill="FFFFFF"/>
        </w:rPr>
        <w:t xml:space="preserve">Transformations in the 21st century in human life are driven by advances in technology, information, and telecommunications (ICT), </w:t>
      </w:r>
      <w:r>
        <w:rPr>
          <w:color w:val="0D0D0D"/>
          <w:shd w:val="clear" w:color="auto" w:fill="FFFFFF"/>
        </w:rPr>
        <w:t>it led to widespread virtualization and digitalization in general, changing people’s daily patterns, and different areas of people’s lives across countries, economic, political, social, cultural, and religious</w:t>
      </w:r>
      <w:r w:rsidRPr="0012586D">
        <w:rPr>
          <w:color w:val="0D0D0D"/>
          <w:shd w:val="clear" w:color="auto" w:fill="FFFFFF"/>
        </w:rPr>
        <w:t xml:space="preserve"> </w:t>
      </w:r>
      <w:r w:rsidRPr="0012586D">
        <w:rPr>
          <w:color w:val="0D0D0D"/>
          <w:shd w:val="clear" w:color="auto" w:fill="FFFFFF"/>
        </w:rPr>
        <w:fldChar w:fldCharType="begin" w:fldLock="1"/>
      </w:r>
      <w:r w:rsidRPr="0012586D">
        <w:rPr>
          <w:color w:val="0D0D0D"/>
          <w:shd w:val="clear" w:color="auto" w:fill="FFFFFF"/>
        </w:rPr>
        <w:instrText>ADDIN CSL_CITATION {"citationItems":[{"id":"ITEM-1","itemData":{"DOI":"10.3389/fpos.2023.972802","ISSN":"26733145","abstract":"Digital democracy provides a new space for community involvement in democratic life. This study aims to conduct a systematic literature review to uncover the trend of concepts in the study of digital democracy. This study used descriptive analysis with data sources derived from the Scopus database from the period between 2014 and 2020 (a total of 230 articles) and processed with VOSviewer. The results showed three dominant concepts, namely democracy, the internet, and movement. In addition, it was found that the digital era provides positive and negative impacts on democracy, that public knowledge in a quality digital democracy is important, and that there is strong elite control in virtual democracy. The results of this research can be used as a basis for developing digital democracy studies. Meanwhile, this study was limited by the fact that the articles reviewed were only sourced from Scopus and did not include publications from 2022. Therefore, future studies need to take a comparative analysis approach that uses the Web of Science (WoS) database and increases the time period in which articles are sourced.","author":[{"dropping-particle":"","family":"Congge","given":"Umar","non-dropping-particle":"","parse-names":false,"suffix":""},{"dropping-particle":"","family":"Guillamón","given":"María Dolores","non-dropping-particle":"","parse-names":false,"suffix":""},{"dropping-particle":"","family":"Nurmandi","given":"Achmad","non-dropping-particle":"","parse-names":false,"suffix":""},{"dropping-particle":"","family":"Salahudin","given":"","non-dropping-particle":"","parse-names":false,"suffix":""},{"dropping-particle":"","family":"Sihidi","given":"Iradhad Taqwa","non-dropping-particle":"","parse-names":false,"suffix":""}],"container-title":"Frontiers in Political Science","id":"ITEM-1","issued":{"date-parts":[["2023"]]},"title":"Digital democracy: A systematic literature review","type":"article-journal","volume":"5"},"uris":["http://www.mendeley.com/documents/?uuid=90bad3af-7e1a-4e4f-b35e-dec65f01b0e6"]},{"id":"ITEM-2","itemData":{"DOI":"10.1080/13510347.2019.1707808","ISSN":"1743890X","abstract":"Following extensive debates about post-democracy and post-politics, scholarly attention has shifted to conceptualizing the ongoing transformation of democracy. In this endeavour, the change in understandings, expectations and functions of political participation is a key parameter. Improving citizen participation is widely regarded as the hallmark of democratization. Yet, a variety of actors are also increasingly ambivalent about democratic institutions and the further expansion of participation. Meanwhile, new forms of participation are gaining in significance–neoliberal activation, the responsibilization of consumers, digital data mining, managed behaviour guided by choice architects–which some believe much improve representation, but which others perceive as a threat to the citizens’ autonomy. This article introduces a special issue focusing on the participation-democratization nexus in well-established democracies in the economically affluent global North. Based on a critical review of popular narratives of post-democracy and post-politics we sketch the notion of the post-democratic turn–which offers a new perspective on emerging forms of participation and in this special issue serves as a conceptual lens for their analysis. We then revisit more traditional conceptualizations of democratic participation which are challenged by the post-democratic turn. The article concludes with an overview of the individual contributions to this special issue.","author":[{"dropping-particle":"","family":"Blühdorn","given":"Ingolfur","non-dropping-particle":"","parse-names":false,"suffix":""},{"dropping-particle":"","family":"Butzlaff","given":"Felix","non-dropping-particle":"","parse-names":false,"suffix":""}],"container-title":"Democratization","id":"ITEM-2","issue":"3","issued":{"date-parts":[["2020"]]},"page":"369-388","publisher":"Taylor &amp; Francis","title":"Democratization beyond the post-democratic turn: towards a research agenda on new conceptions of citizen participation","type":"article-journal","volume":"27"},"uris":["http://www.mendeley.com/documents/?uuid=2413906c-3ae6-4ed0-8c70-73ad689b09fe"]}],"mendeley":{"formattedCitation":"(Blühdorn &amp; Butzlaff, 2020; Congge et al., 2023)","plainTextFormattedCitation":"(Blühdorn &amp; Butzlaff, 2020; Congge et al., 2023)","previouslyFormattedCitation":"(Blühdorn &amp; Butzlaff, 2020; Congge et al., 2023)"},"properties":{"noteIndex":0},"schema":"https://github.com/citation-style-language/schema/raw/master/csl-citation.json"}</w:instrText>
      </w:r>
      <w:r w:rsidRPr="0012586D">
        <w:rPr>
          <w:color w:val="0D0D0D"/>
          <w:shd w:val="clear" w:color="auto" w:fill="FFFFFF"/>
        </w:rPr>
        <w:fldChar w:fldCharType="separate"/>
      </w:r>
      <w:r w:rsidRPr="0012586D">
        <w:rPr>
          <w:noProof/>
          <w:color w:val="0D0D0D"/>
          <w:shd w:val="clear" w:color="auto" w:fill="FFFFFF"/>
        </w:rPr>
        <w:t>(Blühdorn &amp; Butzlaff, 2020; Congge et al., 2023)</w:t>
      </w:r>
      <w:r w:rsidRPr="0012586D">
        <w:rPr>
          <w:color w:val="0D0D0D"/>
          <w:shd w:val="clear" w:color="auto" w:fill="FFFFFF"/>
        </w:rPr>
        <w:fldChar w:fldCharType="end"/>
      </w:r>
      <w:r w:rsidRPr="0012586D">
        <w:rPr>
          <w:color w:val="0D0D0D"/>
          <w:shd w:val="clear" w:color="auto" w:fill="FFFFFF"/>
        </w:rPr>
        <w:t>. Digital technology has great potential to change the paradigm of political participation and government administration. T</w:t>
      </w:r>
      <w:r w:rsidRPr="00310390">
        <w:rPr>
          <w:color w:val="0D0D0D"/>
          <w:shd w:val="clear" w:color="auto" w:fill="FFFFFF"/>
        </w:rPr>
        <w:t>his includes utilizing digital technology to</w:t>
      </w:r>
      <w:r w:rsidRPr="0012586D">
        <w:rPr>
          <w:color w:val="0D0D0D"/>
          <w:shd w:val="clear" w:color="auto" w:fill="FFFFFF"/>
        </w:rPr>
        <w:t xml:space="preserve"> increase citizen engagement in political affairs, increase the accessibility and transparency of government, and increase the effectiveness of democratic institutions </w:t>
      </w:r>
      <w:r w:rsidRPr="0012586D">
        <w:rPr>
          <w:color w:val="0D0D0D"/>
          <w:shd w:val="clear" w:color="auto" w:fill="FFFFFF"/>
        </w:rPr>
        <w:fldChar w:fldCharType="begin" w:fldLock="1"/>
      </w:r>
      <w:r w:rsidRPr="0012586D">
        <w:rPr>
          <w:color w:val="0D0D0D"/>
          <w:shd w:val="clear" w:color="auto" w:fill="FFFFFF"/>
        </w:rPr>
        <w:instrText>ADDIN CSL_CITATION {"citationItems":[{"id":"ITEM-1","itemData":{"DOI":"10.1016/j.jocs.2023.102061","ISSN":"18777503","abstract":"The technological revolution, particularly the availability of more data and more powerful computational tools, has led to the emergence of a new scientific field called “Computational Diplomacy”. Our work tries to define its scope and focuses on a popular subarea of it, namely “Digital Democracy”. In recent years, there has been a surge of interest in using digital technologies to promote more participatory forms of democracy. While there are numerous potential benefits to using digital tools to enhance democracy, significant challenges must be addressed. It is essential to ensure that digital technologies are used in an accessible, equitable, and fair manner rather than reinforcing existing power imbalances. This paper investigates how digital tools can be used to help design more democratic societies by investigating three key research areas: (1) the role of digital technologies for facilitating civic engagement in collective decision-making; (2) the use of digital tools to improve transparency and accountability in governance; and (3) the potential for digital technologies to enable the formation of more inclusive and representative democracies. We argue that more research on how digital technologies can be used to support democracy upgrade is needed. Along these lines, we lay out a research agenda for the future.","author":[{"dropping-particle":"","family":"Helbing","given":"Dirk","non-dropping-particle":"","parse-names":false,"suffix":""},{"dropping-particle":"","family":"Mahajan","given":"Sachit","non-dropping-particle":"","parse-names":false,"suffix":""},{"dropping-particle":"","family":"Fricker","given":"Regula Hänggli","non-dropping-particle":"","parse-names":false,"suffix":""},{"dropping-particle":"","family":"Musso","given":"Andrea","non-dropping-particle":"","parse-names":false,"suffix":""},{"dropping-particle":"","family":"Hausladen","given":"Carina I.","non-dropping-particle":"","parse-names":false,"suffix":""},{"dropping-particle":"","family":"Carissimo","given":"Cesare","non-dropping-particle":"","parse-names":false,"suffix":""},{"dropping-particle":"","family":"Carpentras","given":"Dino","non-dropping-particle":"","parse-names":false,"suffix":""},{"dropping-particle":"","family":"Stockinger","given":"Elisabeth","non-dropping-particle":"","parse-names":false,"suffix":""},{"dropping-particle":"","family":"Argota Sanchez-Vaquerizo","given":"Javier","non-dropping-particle":"","parse-names":false,"suffix":""},{"dropping-particle":"","family":"Yang","given":"Joshua C.","non-dropping-particle":"","parse-names":false,"suffix":""},{"dropping-particle":"","family":"Ballandies","given":"Mark C.","non-dropping-particle":"","parse-names":false,"suffix":""},{"dropping-particle":"","family":"Korecki","given":"Marcin","non-dropping-particle":"","parse-names":false,"suffix":""},{"dropping-particle":"","family":"Dubey","given":"Rohit K.","non-dropping-particle":"","parse-names":false,"suffix":""},{"dropping-particle":"","family":"Pournaras","given":"Evangelos","non-dropping-particle":"","parse-names":false,"suffix":""}],"container-title":"Journal of Computational Science","id":"ITEM-1","issue":"March","issued":{"date-parts":[["2023"]]},"page":"102061","publisher":"Elsevier B.V.","title":"Democracy by Design: Perspectives for Digitally Assisted, Participatory Upgrades of Society","type":"article-journal","volume":"71"},"uris":["http://www.mendeley.com/documents/?uuid=b3054df0-8542-46a4-bdf0-85b881694528"]},{"id":"ITEM-2","itemData":{"DOI":"10.1080/19331680903316742","ISSN":"19331681","abstract":"Recently, research revolving around blogs has flourished. Usually, academics illustrate what blogs are, motivations to blog, and, only to some extent, their role in politics. Along these lines, we examine the impact of digital politics by looking specifically at blog readers. Although blog readers might be considered at the forefront of a new technological revolution, and people have speculated about their participatory habits both online and off, little research has specifically looked at this growing proportion of the population. This article models factors that predict traditional and online forms of participation, presenting a portrait of a new type of political advocate. © Taylor &amp; Francis Group, LLC.","author":[{"dropping-particle":"","family":"Gil de Zúñiga","given":"Homero","non-dropping-particle":"","parse-names":false,"suffix":""},{"dropping-particle":"","family":"Veenstra","given":"Aaron","non-dropping-particle":"","parse-names":false,"suffix":""},{"dropping-particle":"","family":"Vraga","given":"Emily","non-dropping-particle":"","parse-names":false,"suffix":""},{"dropping-particle":"","family":"Shah","given":"Dhavan","non-dropping-particle":"","parse-names":false,"suffix":""}],"container-title":"Journal of Information Technology and Politics","id":"ITEM-2","issue":"1","issued":{"date-parts":[["2010"]]},"page":"36-51","title":"Digital democracy: Reimagining pathways to political participation","type":"article-journal","volume":"7"},"uris":["http://www.mendeley.com/documents/?uuid=b4c83c91-a317-4bcb-95eb-e0c517131e84"]}],"mendeley":{"formattedCitation":"(Gil de Zúñiga et al., 2010; Helbing et al., 2023)","plainTextFormattedCitation":"(Gil de Zúñiga et al., 2010; Helbing et al., 2023)","previouslyFormattedCitation":"(Gil de Zúñiga et al., 2010; Helbing et al., 2023)"},"properties":{"noteIndex":0},"schema":"https://github.com/citation-style-language/schema/raw/master/csl-citation.json"}</w:instrText>
      </w:r>
      <w:r w:rsidRPr="0012586D">
        <w:rPr>
          <w:color w:val="0D0D0D"/>
          <w:shd w:val="clear" w:color="auto" w:fill="FFFFFF"/>
        </w:rPr>
        <w:fldChar w:fldCharType="separate"/>
      </w:r>
      <w:r w:rsidRPr="0012586D">
        <w:rPr>
          <w:noProof/>
          <w:color w:val="0D0D0D"/>
          <w:shd w:val="clear" w:color="auto" w:fill="FFFFFF"/>
        </w:rPr>
        <w:t>(Gil de Zúñiga et al., 2010; Helbing et al., 2023)</w:t>
      </w:r>
      <w:r w:rsidRPr="0012586D">
        <w:rPr>
          <w:color w:val="0D0D0D"/>
          <w:shd w:val="clear" w:color="auto" w:fill="FFFFFF"/>
        </w:rPr>
        <w:fldChar w:fldCharType="end"/>
      </w:r>
      <w:r w:rsidRPr="0012586D">
        <w:rPr>
          <w:color w:val="0D0D0D"/>
          <w:shd w:val="clear" w:color="auto" w:fill="FFFFFF"/>
        </w:rPr>
        <w:t xml:space="preserve">, as well as higher levels of participation that can be achieved through digital means </w:t>
      </w:r>
      <w:r w:rsidRPr="0012586D">
        <w:rPr>
          <w:color w:val="0D0D0D"/>
          <w:shd w:val="clear" w:color="auto" w:fill="FFFFFF"/>
        </w:rPr>
        <w:fldChar w:fldCharType="begin" w:fldLock="1"/>
      </w:r>
      <w:r w:rsidRPr="0012586D">
        <w:rPr>
          <w:color w:val="0D0D0D"/>
          <w:shd w:val="clear" w:color="auto" w:fill="FFFFFF"/>
        </w:rPr>
        <w:instrText>ADDIN CSL_CITATION {"citationItems":[{"id":"ITEM-1","itemData":{"DOI":"10.1016/j.jocs.2023.102061","ISSN":"18777503","abstract":"The technological revolution, particularly the availability of more data and more powerful computational tools, has led to the emergence of a new scientific field called “Computational Diplomacy”. Our work tries to define its scope and focuses on a popular subarea of it, namely “Digital Democracy”. In recent years, there has been a surge of interest in using digital technologies to promote more participatory forms of democracy. While there are numerous potential benefits to using digital tools to enhance democracy, significant challenges must be addressed. It is essential to ensure that digital technologies are used in an accessible, equitable, and fair manner rather than reinforcing existing power imbalances. This paper investigates how digital tools can be used to help design more democratic societies by investigating three key research areas: (1) the role of digital technologies for facilitating civic engagement in collective decision-making; (2) the use of digital tools to improve transparency and accountability in governance; and (3) the potential for digital technologies to enable the formation of more inclusive and representative democracies. We argue that more research on how digital technologies can be used to support democracy upgrade is needed. Along these lines, we lay out a research agenda for the future.","author":[{"dropping-particle":"","family":"Helbing","given":"Dirk","non-dropping-particle":"","parse-names":false,"suffix":""},{"dropping-particle":"","family":"Mahajan","given":"Sachit","non-dropping-particle":"","parse-names":false,"suffix":""},{"dropping-particle":"","family":"Fricker","given":"Regula Hänggli","non-dropping-particle":"","parse-names":false,"suffix":""},{"dropping-particle":"","family":"Musso","given":"Andrea","non-dropping-particle":"","parse-names":false,"suffix":""},{"dropping-particle":"","family":"Hausladen","given":"Carina I.","non-dropping-particle":"","parse-names":false,"suffix":""},{"dropping-particle":"","family":"Carissimo","given":"Cesare","non-dropping-particle":"","parse-names":false,"suffix":""},{"dropping-particle":"","family":"Carpentras","given":"Dino","non-dropping-particle":"","parse-names":false,"suffix":""},{"dropping-particle":"","family":"Stockinger","given":"Elisabeth","non-dropping-particle":"","parse-names":false,"suffix":""},{"dropping-particle":"","family":"Argota Sanchez-Vaquerizo","given":"Javier","non-dropping-particle":"","parse-names":false,"suffix":""},{"dropping-particle":"","family":"Yang","given":"Joshua C.","non-dropping-particle":"","parse-names":false,"suffix":""},{"dropping-particle":"","family":"Ballandies","given":"Mark C.","non-dropping-particle":"","parse-names":false,"suffix":""},{"dropping-particle":"","family":"Korecki","given":"Marcin","non-dropping-particle":"","parse-names":false,"suffix":""},{"dropping-particle":"","family":"Dubey","given":"Rohit K.","non-dropping-particle":"","parse-names":false,"suffix":""},{"dropping-particle":"","family":"Pournaras","given":"Evangelos","non-dropping-particle":"","parse-names":false,"suffix":""}],"container-title":"Journal of Computational Science","id":"ITEM-1","issue":"March","issued":{"date-parts":[["2023"]]},"page":"102061","publisher":"Elsevier B.V.","title":"Democracy by Design: Perspectives for Digitally Assisted, Participatory Upgrades of Society","type":"article-journal","volume":"71"},"uris":["http://www.mendeley.com/documents/?uuid=b3054df0-8542-46a4-bdf0-85b881694528"]}],"mendeley":{"formattedCitation":"(Helbing et al., 2023)","plainTextFormattedCitation":"(Helbing et al., 2023)","previouslyFormattedCitation":"(Helbing et al., 2023)"},"properties":{"noteIndex":0},"schema":"https://github.com/citation-style-language/schema/raw/master/csl-citation.json"}</w:instrText>
      </w:r>
      <w:r w:rsidRPr="0012586D">
        <w:rPr>
          <w:color w:val="0D0D0D"/>
          <w:shd w:val="clear" w:color="auto" w:fill="FFFFFF"/>
        </w:rPr>
        <w:fldChar w:fldCharType="separate"/>
      </w:r>
      <w:r w:rsidRPr="0012586D">
        <w:rPr>
          <w:noProof/>
          <w:color w:val="0D0D0D"/>
          <w:shd w:val="clear" w:color="auto" w:fill="FFFFFF"/>
        </w:rPr>
        <w:t>(Helbing et al., 2023)</w:t>
      </w:r>
      <w:r w:rsidRPr="0012586D">
        <w:rPr>
          <w:color w:val="0D0D0D"/>
          <w:shd w:val="clear" w:color="auto" w:fill="FFFFFF"/>
        </w:rPr>
        <w:fldChar w:fldCharType="end"/>
      </w:r>
      <w:r>
        <w:rPr>
          <w:color w:val="0D0D0D"/>
          <w:shd w:val="clear" w:color="auto" w:fill="FFFFFF"/>
        </w:rPr>
        <w:t xml:space="preserve">. </w:t>
      </w:r>
      <w:r w:rsidRPr="004C28F0">
        <w:rPr>
          <w:color w:val="0D0D0D"/>
          <w:shd w:val="clear" w:color="auto" w:fill="FFFFFF"/>
        </w:rPr>
        <w:t>This shows that technology is not only a transformation tool but also the main driver in achieving democratization goals.</w:t>
      </w:r>
    </w:p>
    <w:p w14:paraId="6FAC905F" w14:textId="77777777" w:rsidR="002F47C1" w:rsidRPr="009542DF" w:rsidRDefault="002F47C1" w:rsidP="002F47C1">
      <w:pPr>
        <w:spacing w:after="120"/>
        <w:jc w:val="both"/>
        <w:rPr>
          <w:lang w:eastAsia="en-US"/>
        </w:rPr>
      </w:pPr>
      <w:r w:rsidRPr="0012586D">
        <w:rPr>
          <w:color w:val="0D0D0D"/>
          <w:shd w:val="clear" w:color="auto" w:fill="FFFFFF"/>
        </w:rPr>
        <w:t>Scholars in the field of digital democracy are progressively directing their attention towards matters of inclusivity and justice (</w:t>
      </w:r>
      <w:proofErr w:type="spellStart"/>
      <w:r w:rsidRPr="0012586D">
        <w:rPr>
          <w:color w:val="0D0D0D"/>
          <w:shd w:val="clear" w:color="auto" w:fill="FFFFFF"/>
        </w:rPr>
        <w:t>Nemer</w:t>
      </w:r>
      <w:proofErr w:type="spellEnd"/>
      <w:r w:rsidRPr="0012586D">
        <w:rPr>
          <w:color w:val="0D0D0D"/>
          <w:shd w:val="clear" w:color="auto" w:fill="FFFFFF"/>
        </w:rPr>
        <w:t xml:space="preserve">, 2016). Therefore, the dominance issues posed by platform power present particular challenges for digital democracy, directly confronting established constitutional principles and mechanisms for balancing power (Berg &amp; Hofmann, 2021; Celeste, 2019). </w:t>
      </w:r>
      <w:r>
        <w:t xml:space="preserve">It is critical to guarantee that digital </w:t>
      </w:r>
      <w:r>
        <w:lastRenderedPageBreak/>
        <w:t>technologies are used in an egalitarian, accessible, and equitable manner rather than exacerbating existing power inequities</w:t>
      </w:r>
      <w:r w:rsidRPr="0012586D">
        <w:rPr>
          <w:color w:val="0D0D0D"/>
          <w:shd w:val="clear" w:color="auto" w:fill="FFFFFF"/>
        </w:rPr>
        <w:t xml:space="preserve"> (</w:t>
      </w:r>
      <w:proofErr w:type="spellStart"/>
      <w:r w:rsidRPr="0012586D">
        <w:rPr>
          <w:color w:val="0D0D0D"/>
          <w:shd w:val="clear" w:color="auto" w:fill="FFFFFF"/>
        </w:rPr>
        <w:t>Helbing</w:t>
      </w:r>
      <w:proofErr w:type="spellEnd"/>
      <w:r w:rsidRPr="0012586D">
        <w:rPr>
          <w:color w:val="0D0D0D"/>
          <w:shd w:val="clear" w:color="auto" w:fill="FFFFFF"/>
        </w:rPr>
        <w:t xml:space="preserve"> et al., 2023). Citizens who practice democratic discourse and democracy must be critical and involved in digital democracy, it takes time, place, education, and opportunity for engagement for citizens to acquire and put democratic, digital, political, social, cultural, and other skills into practice (Fuchs, 2021). This encourages awareness of the importance of increasing digital and political literacy in society.</w:t>
      </w:r>
    </w:p>
    <w:p w14:paraId="4A2B7483" w14:textId="77777777" w:rsidR="002F47C1" w:rsidRPr="007D746B" w:rsidRDefault="002F47C1" w:rsidP="002F47C1">
      <w:pPr>
        <w:spacing w:after="120"/>
        <w:jc w:val="both"/>
        <w:rPr>
          <w:lang w:eastAsia="en-US"/>
        </w:rPr>
      </w:pPr>
      <w:r>
        <w:t>The majority of observers consider the internet, especially social media, to play a crucial role in amplifying political, economic, and cultural issues globally, as well as having an independent impact on politics</w:t>
      </w:r>
      <w:r w:rsidRPr="0012586D">
        <w:rPr>
          <w:color w:val="0D0D0D"/>
          <w:shd w:val="clear" w:color="auto" w:fill="FFFFFF"/>
        </w:rPr>
        <w:t xml:space="preserve"> </w:t>
      </w:r>
      <w:r w:rsidRPr="0012586D">
        <w:rPr>
          <w:color w:val="0D0D0D"/>
          <w:shd w:val="clear" w:color="auto" w:fill="FFFFFF"/>
        </w:rPr>
        <w:fldChar w:fldCharType="begin" w:fldLock="1"/>
      </w:r>
      <w:r w:rsidRPr="0012586D">
        <w:rPr>
          <w:color w:val="0D0D0D"/>
          <w:shd w:val="clear" w:color="auto" w:fill="FFFFFF"/>
        </w:rPr>
        <w:instrText>ADDIN CSL_CITATION {"citationItems":[{"id":"ITEM-1","itemData":{"DOI":"10.1146/annurev-economics-081919-050239","ISSN":"19411391","abstract":"How do the Internet and social media affect political outcomes? We review empirical evidence from the recent political economy literature, focusing primarily on work that considers traits that distinguish the Internet and social media from traditional off-line media, such as low barriers to entry and reliance on user-generated content. We discuss the main results about the effects of the Internet in general, and social media in particular, on voting, street protests, attitudes toward government, political polarization, xenophobia, and politicians' behavior. We also review evidence on the role of social media in the dissemination of fake news, and we summarize results about the strategies employed by autocratic regimes to censor the Internet and to use social media for surveillance and propaganda. We conclude by highlighting open questions about how the Internet and social media shape politics in democracies and autocracies.","author":[{"dropping-particle":"","family":"Zhuravskaya","given":"Ekaterina","non-dropping-particle":"","parse-names":false,"suffix":""},{"dropping-particle":"","family":"Petrova","given":"Maria","non-dropping-particle":"","parse-names":false,"suffix":""},{"dropping-particle":"","family":"Enikolopov","given":"Ruben","non-dropping-particle":"","parse-names":false,"suffix":""}],"container-title":"Annual Review of Economics","id":"ITEM-1","issued":{"date-parts":[["2020"]]},"page":"415-438","title":"Political effects of the internet and social media","type":"article-journal","volume":"12"},"uris":["http://www.mendeley.com/documents/?uuid=f24e19d7-77a2-4a6a-8ec4-e688bc189793"]}],"mendeley":{"formattedCitation":"(Zhuravskaya et al., 2020)","plainTextFormattedCitation":"(Zhuravskaya et al., 2020)","previouslyFormattedCitation":"(Zhuravskaya et al., 2020)"},"properties":{"noteIndex":0},"schema":"https://github.com/citation-style-language/schema/raw/master/csl-citation.json"}</w:instrText>
      </w:r>
      <w:r w:rsidRPr="0012586D">
        <w:rPr>
          <w:color w:val="0D0D0D"/>
          <w:shd w:val="clear" w:color="auto" w:fill="FFFFFF"/>
        </w:rPr>
        <w:fldChar w:fldCharType="separate"/>
      </w:r>
      <w:r w:rsidRPr="0012586D">
        <w:rPr>
          <w:noProof/>
          <w:color w:val="0D0D0D"/>
          <w:shd w:val="clear" w:color="auto" w:fill="FFFFFF"/>
        </w:rPr>
        <w:t>(Zhuravskaya et al., 2020)</w:t>
      </w:r>
      <w:r w:rsidRPr="0012586D">
        <w:rPr>
          <w:color w:val="0D0D0D"/>
          <w:shd w:val="clear" w:color="auto" w:fill="FFFFFF"/>
        </w:rPr>
        <w:fldChar w:fldCharType="end"/>
      </w:r>
      <w:r w:rsidRPr="0012586D">
        <w:rPr>
          <w:color w:val="0D0D0D"/>
          <w:shd w:val="clear" w:color="auto" w:fill="FFFFFF"/>
        </w:rPr>
        <w:t xml:space="preserve">. Citizen political participation is beneficial for the government and citizens, it allows citizens to exercise their rights, feel empowered, and gives the government a wider source of information for better decision-making </w:t>
      </w:r>
      <w:r w:rsidRPr="0012586D">
        <w:rPr>
          <w:color w:val="0D0D0D"/>
          <w:shd w:val="clear" w:color="auto" w:fill="FFFFFF"/>
        </w:rPr>
        <w:fldChar w:fldCharType="begin" w:fldLock="1"/>
      </w:r>
      <w:r w:rsidRPr="0012586D">
        <w:rPr>
          <w:color w:val="0D0D0D"/>
          <w:shd w:val="clear" w:color="auto" w:fill="FFFFFF"/>
        </w:rPr>
        <w:instrText>ADDIN CSL_CITATION {"citationItems":[{"id":"ITEM-1","itemData":{"DOI":"10.1016/j.giq.2020.101486","ISSN":"0740624X","abstract":"This paper empirically investigates the association of quality information provided by a government agency on social media and citizen's online political participation. It further answers the why and how questions regarding the existence of this relationship by examining the mediating influence of transparency, trust, and responsiveness. The data was collected from 388 followers of the social media platforms of a government agency i.e. Punjab Food Authority and the findings of the analysis were obtained using structural equation modeling technique. The results reveal that the agency's provision of quality information on social media was significantly related to perceived transparency, trust in agency, perceived responsiveness, and citizens’ online political participation. Moreover, the results show that perceived transparency mediates the relationship between agency's provision of quality information on social media and citizens’ trust in agency. Additionally, trust in agency was an insignificant predictor and perceived responsiveness was a negative predictor of citizens online political participation, Also, trust in agency and perceived responsiveness suppressed the relationship between agency's provision of quality information on social media and citizens’ online political participation. This study aims to bring awareness and contribution to the body of knowledge about the governmental use of social media and its resulting benefits since in developing countries like Pakistan the research in this area is sparse. Further, it provides strategic and practical suggestions to agencies regarding advantages of utilizing social media in their communication with citizens.","author":[{"dropping-particle":"","family":"Arshad","given":"Saman","non-dropping-particle":"","parse-names":false,"suffix":""},{"dropping-particle":"","family":"Khurram","given":"Sobia","non-dropping-particle":"","parse-names":false,"suffix":""}],"container-title":"Government Information Quarterly","id":"ITEM-1","issue":"3","issued":{"date-parts":[["2020"]]},"page":"101486","publisher":"Elsevier","title":"Can government's presence on social media stimulate citizens’ online political participation? Investigating the influence of transparency, trust, and responsiveness","type":"article-journal","volume":"37"},"uris":["http://www.mendeley.com/documents/?uuid=aafbfa4d-ae0f-4308-a419-5737446c466b"]}],"mendeley":{"formattedCitation":"(Arshad &amp; Khurram, 2020)","plainTextFormattedCitation":"(Arshad &amp; Khurram, 2020)","previouslyFormattedCitation":"(Arshad &amp; Khurram, 2020)"},"properties":{"noteIndex":0},"schema":"https://github.com/citation-style-language/schema/raw/master/csl-citation.json"}</w:instrText>
      </w:r>
      <w:r w:rsidRPr="0012586D">
        <w:rPr>
          <w:color w:val="0D0D0D"/>
          <w:shd w:val="clear" w:color="auto" w:fill="FFFFFF"/>
        </w:rPr>
        <w:fldChar w:fldCharType="separate"/>
      </w:r>
      <w:r w:rsidRPr="0012586D">
        <w:rPr>
          <w:noProof/>
          <w:color w:val="0D0D0D"/>
          <w:shd w:val="clear" w:color="auto" w:fill="FFFFFF"/>
        </w:rPr>
        <w:t>(Arshad &amp; Khurram, 2020)</w:t>
      </w:r>
      <w:r w:rsidRPr="0012586D">
        <w:rPr>
          <w:color w:val="0D0D0D"/>
          <w:shd w:val="clear" w:color="auto" w:fill="FFFFFF"/>
        </w:rPr>
        <w:fldChar w:fldCharType="end"/>
      </w:r>
      <w:r w:rsidRPr="0012586D">
        <w:rPr>
          <w:color w:val="0D0D0D"/>
          <w:shd w:val="clear" w:color="auto" w:fill="FFFFFF"/>
        </w:rPr>
        <w:t>.</w:t>
      </w:r>
      <w:r>
        <w:rPr>
          <w:color w:val="0D0D0D"/>
          <w:shd w:val="clear" w:color="auto" w:fill="FFFFFF"/>
        </w:rPr>
        <w:t xml:space="preserve"> Social media engagement is frequently used</w:t>
      </w:r>
      <w:r>
        <w:t xml:space="preserve"> as a metric for personalized representation since social media is regarded to be a catalyst for personalized politics </w:t>
      </w:r>
      <w:r w:rsidRPr="0012586D">
        <w:rPr>
          <w:color w:val="0D0D0D"/>
          <w:shd w:val="clear" w:color="auto" w:fill="FFFFFF"/>
        </w:rPr>
        <w:fldChar w:fldCharType="begin" w:fldLock="1"/>
      </w:r>
      <w:r w:rsidRPr="0012586D">
        <w:rPr>
          <w:color w:val="0D0D0D"/>
          <w:shd w:val="clear" w:color="auto" w:fill="FFFFFF"/>
        </w:rPr>
        <w:instrText>ADDIN CSL_CITATION {"citationItems":[{"id":"ITEM-1","itemData":{"DOI":"10.1177/13540688221140252","author":[{"dropping-particle":"","family":"Pedersen","given":"H H","non-dropping-particle":"","parse-names":false,"suffix":""}],"container-title":"Party Politics","id":"ITEM-1","issue":"1","issued":{"date-parts":[["2024"]]},"note":"Export Date: 19 April 2024; Cited By: 0","page":"166-178","title":"Party soldiers on personal platforms? Politicians’ personalized use of social media","type":"article-journal","volume":"30"},"uris":["http://www.mendeley.com/documents/?uuid=a12c7e28-b29b-4ab9-821d-66c1fe68a875"]}],"mendeley":{"formattedCitation":"(Pedersen, 2024)","plainTextFormattedCitation":"(Pedersen, 2024)","previouslyFormattedCitation":"(Pedersen, 2024)"},"properties":{"noteIndex":0},"schema":"https://github.com/citation-style-language/schema/raw/master/csl-citation.json"}</w:instrText>
      </w:r>
      <w:r w:rsidRPr="0012586D">
        <w:rPr>
          <w:color w:val="0D0D0D"/>
          <w:shd w:val="clear" w:color="auto" w:fill="FFFFFF"/>
        </w:rPr>
        <w:fldChar w:fldCharType="separate"/>
      </w:r>
      <w:r w:rsidRPr="0012586D">
        <w:rPr>
          <w:noProof/>
          <w:color w:val="0D0D0D"/>
          <w:shd w:val="clear" w:color="auto" w:fill="FFFFFF"/>
        </w:rPr>
        <w:t>(Pedersen, 2024)</w:t>
      </w:r>
      <w:r w:rsidRPr="0012586D">
        <w:rPr>
          <w:color w:val="0D0D0D"/>
          <w:shd w:val="clear" w:color="auto" w:fill="FFFFFF"/>
        </w:rPr>
        <w:fldChar w:fldCharType="end"/>
      </w:r>
      <w:r w:rsidRPr="0012586D">
        <w:rPr>
          <w:color w:val="0D0D0D"/>
          <w:shd w:val="clear" w:color="auto" w:fill="FFFFFF"/>
        </w:rPr>
        <w:t xml:space="preserve">. Social media has an important role in facilitating interaction with the public, allowing followers to engage in discussions and connect with other people through an online sphere. Social media offers new ways to engage in politics and often requires less time, effort, and financial resources than existing formal political participation activities </w:t>
      </w:r>
      <w:r w:rsidRPr="0012586D">
        <w:rPr>
          <w:color w:val="0D0D0D"/>
          <w:shd w:val="clear" w:color="auto" w:fill="FFFFFF"/>
        </w:rPr>
        <w:fldChar w:fldCharType="begin" w:fldLock="1"/>
      </w:r>
      <w:r w:rsidRPr="0012586D">
        <w:rPr>
          <w:color w:val="0D0D0D"/>
          <w:shd w:val="clear" w:color="auto" w:fill="FFFFFF"/>
        </w:rPr>
        <w:instrText>ADDIN CSL_CITATION {"citationItems":[{"id":"ITEM-1","itemData":{"DOI":"10.1080/1369118X.2021.2013919","ISSN":"14684462","abstract":"The advent of online technologies has been triggering a wave of empirical examinations of online political participation (OPP) over the past twenty years. It also stimulated scholarly debate on how to conceptualize political participation in a digital age. Scholars differ on whether to consider passive and expressive online behaviors part of or a mere precursor to political participation. This study argues that due to its rapid evolution as well as its dependence on platform affordances, quantitative empirical studies on OPP may be prone to deviations between established, much-cited definitions and measurements applied in the field. Based on a systematic literature review of 289 international peer-reviewed survey-based and experimental studies, we analyze both definitions and measurements of OPP. We find a series of disconnections: Measures preponderantly address online activities, yet merely a small share of definitions focuses on the online sphere. While only few definitions account for passive activities (e.g., reading news about politics), many operationalizations include measures capturing such passive behaviors. Expressive activities are most popular in measures of OPP, but definitions rarely reflect this focus. Finally, while measures of OPP are prone to be platform-specific, definitions tend to neglect this characteristic. We conclude by reflecting the conceptual implications of common measurement practices for the study of OPP.","author":[{"dropping-particle":"","family":"Ruess","given":"Christina","non-dropping-particle":"","parse-names":false,"suffix":""},{"dropping-particle":"","family":"Hoffmann","given":"Christian Pieter","non-dropping-particle":"","parse-names":false,"suffix":""},{"dropping-particle":"","family":"Boulianne","given":"Shelley","non-dropping-particle":"","parse-names":false,"suffix":""},{"dropping-particle":"","family":"Heger","given":"Katharina","non-dropping-particle":"","parse-names":false,"suffix":""}],"container-title":"Information Communication and Society","id":"ITEM-1","issue":"8","issued":{"date-parts":[["2023"]]},"page":"1495-1512","title":"Online political participation: the evolution of a concept","type":"article-journal","volume":"26"},"uris":["http://www.mendeley.com/documents/?uuid=a72efa31-4ed7-4923-a0d6-d4c29524a37b"]}],"mendeley":{"formattedCitation":"(Ruess et al., 2023)","plainTextFormattedCitation":"(Ruess et al., 2023)","previouslyFormattedCitation":"(Ruess et al., 2023)"},"properties":{"noteIndex":0},"schema":"https://github.com/citation-style-language/schema/raw/master/csl-citation.json"}</w:instrText>
      </w:r>
      <w:r w:rsidRPr="0012586D">
        <w:rPr>
          <w:color w:val="0D0D0D"/>
          <w:shd w:val="clear" w:color="auto" w:fill="FFFFFF"/>
        </w:rPr>
        <w:fldChar w:fldCharType="separate"/>
      </w:r>
      <w:r w:rsidRPr="0012586D">
        <w:rPr>
          <w:noProof/>
          <w:color w:val="0D0D0D"/>
          <w:shd w:val="clear" w:color="auto" w:fill="FFFFFF"/>
        </w:rPr>
        <w:t>(Ruess et al., 2023)</w:t>
      </w:r>
      <w:r w:rsidRPr="0012586D">
        <w:rPr>
          <w:color w:val="0D0D0D"/>
          <w:shd w:val="clear" w:color="auto" w:fill="FFFFFF"/>
        </w:rPr>
        <w:fldChar w:fldCharType="end"/>
      </w:r>
      <w:r w:rsidRPr="0012586D">
        <w:rPr>
          <w:color w:val="0D0D0D"/>
          <w:shd w:val="clear" w:color="auto" w:fill="FFFFFF"/>
        </w:rPr>
        <w:t xml:space="preserve">. </w:t>
      </w:r>
    </w:p>
    <w:p w14:paraId="0021A3EE" w14:textId="77777777" w:rsidR="002F47C1" w:rsidRDefault="002F47C1" w:rsidP="002F47C1">
      <w:pPr>
        <w:spacing w:after="120"/>
        <w:jc w:val="both"/>
        <w:rPr>
          <w:color w:val="0D0D0D"/>
          <w:shd w:val="clear" w:color="auto" w:fill="FFFFFF"/>
        </w:rPr>
      </w:pPr>
      <w:r w:rsidRPr="00DC6D56">
        <w:rPr>
          <w:lang w:val="en-US"/>
        </w:rPr>
        <w:t xml:space="preserve">Several research studies have shown how digital democracy is spreading throughout the whole world. </w:t>
      </w:r>
      <w:r w:rsidRPr="00DC6D56">
        <w:rPr>
          <w:lang w:val="en-US"/>
        </w:rPr>
        <w:fldChar w:fldCharType="begin" w:fldLock="1"/>
      </w:r>
      <w:r w:rsidRPr="00DC6D56">
        <w:rPr>
          <w:lang w:val="en-US"/>
        </w:rPr>
        <w:instrText>ADDIN CSL_CITATION {"citationItems":[{"id":"ITEM-1","itemData":{"DOI":"10.1080/19331681.2021.1900019","ISSN":"1933169X","abstract":"The platform of digital media has particularly reshaped the political structure of Indonesia. The public is using social media applications for political participation and an expression of their political opinions. This survey was conducted in Indonesia to examine the impact of digital media among youngsters and their political engagement through digital platforms. The study was influenced by the phenomenon of massive student participation, which occurred in August 2019, in Indonesia as a reaction to a new corruption (KPK) law. The study opted for the public sphere theory of Jürgen Habermas; ‘The Public Sphere’. This correlates to the study objective whereby youth participate in political matters to learn and to discuss their common beliefs in the public spheres. The study design is quantitative and more than four hundred respondents were selected during the protests through random sampling techniques. The conclusion of the study demonstrates that youth participate in multiple activities, such as protests for new laws, which indeed strengthen democracy and contribute to the political structure of Indonesia. Therefore, youth participation through social media platforms shows their political participation in Indonesia. The study also suggests a few recommendations for youth to show their participation through online spheres.","author":[{"dropping-particle":"","family":"Saud","given":"Muhammad","non-dropping-particle":"","parse-names":false,"suffix":""},{"dropping-particle":"","family":"Margono","given":"Hendro","non-dropping-particle":"","parse-names":false,"suffix":""}],"container-title":"Journal of Information Technology and Politics","id":"ITEM-1","issue":"4","issued":{"date-parts":[["2021"]]},"page":"443-454","publisher":"Routledge","title":"Indonesia’s rise in digital democracy and youth’s political participation","type":"article-journal","volume":"18"},"uris":["http://www.mendeley.com/documents/?uuid=46bdbd12-5bb9-4fc1-911f-b18138cdae64"]}],"mendeley":{"formattedCitation":"(Saud &amp; Margono, 2021)","manualFormatting":"Saud &amp; Margono (2021)","plainTextFormattedCitation":"(Saud &amp; Margono, 2021)","previouslyFormattedCitation":"(Saud &amp; Margono, 2021)"},"properties":{"noteIndex":0},"schema":"https://github.com/citation-style-language/schema/raw/master/csl-citation.json"}</w:instrText>
      </w:r>
      <w:r w:rsidRPr="00DC6D56">
        <w:rPr>
          <w:lang w:val="en-US"/>
        </w:rPr>
        <w:fldChar w:fldCharType="separate"/>
      </w:r>
      <w:r w:rsidRPr="00DC6D56">
        <w:rPr>
          <w:noProof/>
          <w:lang w:val="en-US"/>
        </w:rPr>
        <w:t>Saud &amp; Margono (2021)</w:t>
      </w:r>
      <w:r w:rsidRPr="00DC6D56">
        <w:rPr>
          <w:lang w:val="en-US"/>
        </w:rPr>
        <w:fldChar w:fldCharType="end"/>
      </w:r>
      <w:r w:rsidRPr="0012586D">
        <w:rPr>
          <w:lang w:val="en-US"/>
        </w:rPr>
        <w:t xml:space="preserve">, </w:t>
      </w:r>
      <w:r w:rsidRPr="00134815">
        <w:rPr>
          <w:lang w:val="en-US"/>
        </w:rPr>
        <w:t>illustrates the utilization of social media and the internet to engage in digital democracy in Indonesia</w:t>
      </w:r>
      <w:r w:rsidRPr="0012586D">
        <w:rPr>
          <w:lang w:val="en-US"/>
        </w:rPr>
        <w:t xml:space="preserve">, emphasizing the substantial participation of Indonesian youth in nationwide protests. The reasons behind their participation include issues such as corruption, shifts in democratic practices, and instances of perceived injustice. Comparative research by </w:t>
      </w:r>
      <w:r w:rsidRPr="0012586D">
        <w:rPr>
          <w:lang w:val="en-US"/>
        </w:rPr>
        <w:fldChar w:fldCharType="begin" w:fldLock="1"/>
      </w:r>
      <w:r w:rsidRPr="0012586D">
        <w:rPr>
          <w:lang w:val="en-US"/>
        </w:rPr>
        <w:instrText>ADDIN CSL_CITATION {"citationItems":[{"id":"ITEM-1","itemData":{"DOI":"10.1177/2158244018784986","ISSN":"21582440","abstract":"We investigate whether and how informal political talk on digital media contributes to citizens’ political participation with unique surveys based on samples representative of Internet users in seven Western democracies. We show that political talk on both social networking sites and mobile instant messaging platforms is positively associated with institutional and extra-institutional political participation. However, the relationship between talk on social networking sites and both types of participation is significantly stronger in established democracies (Denmark, France, United Kingdom, and United States) than in “third wave” democracies (Greece, Poland, and Spain). By contrast, the strength of the relationship between political talk on mobile instant messaging platforms and participation is not significantly different when comparing established and more recent democracies. These findings suggest that informal political talk on digital platforms can contribute to citizens’ participatory repertoires and that different institutional settings, in combination with different technological affordances, play an important role in shaping these patterns.","author":[{"dropping-particle":"","family":"Vaccari","given":"Cristian","non-dropping-particle":"","parse-names":false,"suffix":""},{"dropping-particle":"","family":"Valeriani","given":"Augusto","non-dropping-particle":"","parse-names":false,"suffix":""}],"container-title":"SAGE Open","id":"ITEM-1","issue":"2","issued":{"date-parts":[["2018"]]},"title":"Digital Political Talk and Political Participation: Comparing Established and Third Wave Democracies","type":"article-journal","volume":"8"},"uris":["http://www.mendeley.com/documents/?uuid=57502b8e-6c3b-42a9-ba17-58f3b1ef9d21"]}],"mendeley":{"formattedCitation":"(Vaccari &amp; Valeriani, 2018)","manualFormatting":"Vaccari &amp; Valeriani (2018)","plainTextFormattedCitation":"(Vaccari &amp; Valeriani, 2018)","previouslyFormattedCitation":"(Vaccari &amp; Valeriani, 2018)"},"properties":{"noteIndex":0},"schema":"https://github.com/citation-style-language/schema/raw/master/csl-citation.json"}</w:instrText>
      </w:r>
      <w:r w:rsidRPr="0012586D">
        <w:rPr>
          <w:lang w:val="en-US"/>
        </w:rPr>
        <w:fldChar w:fldCharType="separate"/>
      </w:r>
      <w:r w:rsidRPr="0012586D">
        <w:rPr>
          <w:noProof/>
          <w:lang w:val="en-US"/>
        </w:rPr>
        <w:t>Vaccari &amp; Valeriani (2018)</w:t>
      </w:r>
      <w:r w:rsidRPr="0012586D">
        <w:rPr>
          <w:lang w:val="en-US"/>
        </w:rPr>
        <w:fldChar w:fldCharType="end"/>
      </w:r>
      <w:r w:rsidRPr="0012586D">
        <w:rPr>
          <w:lang w:val="en-US"/>
        </w:rPr>
        <w:t xml:space="preserve">, shows that digital media helps in facilitating informal political conversations linked to increased levels of both institutional and extra-institutional engagement. Furthermore, compared to "third-wave" democracies like Greece, Poland, and Spain, social media participation seems to be more prominent in developed democracies like </w:t>
      </w:r>
      <w:r>
        <w:rPr>
          <w:lang w:val="en-US"/>
        </w:rPr>
        <w:t>Denmark, France</w:t>
      </w:r>
      <w:r w:rsidRPr="0012586D">
        <w:rPr>
          <w:lang w:val="en-US"/>
        </w:rPr>
        <w:t>, the United States</w:t>
      </w:r>
      <w:r>
        <w:rPr>
          <w:lang w:val="en-US"/>
        </w:rPr>
        <w:t xml:space="preserve">, and </w:t>
      </w:r>
      <w:r w:rsidRPr="0012586D">
        <w:rPr>
          <w:lang w:val="en-US"/>
        </w:rPr>
        <w:t xml:space="preserve">the United Kingdom. </w:t>
      </w:r>
      <w:r w:rsidRPr="0012586D">
        <w:rPr>
          <w:lang w:val="en-US"/>
        </w:rPr>
        <w:fldChar w:fldCharType="begin" w:fldLock="1"/>
      </w:r>
      <w:r w:rsidRPr="0012586D">
        <w:rPr>
          <w:lang w:val="en-US"/>
        </w:rPr>
        <w:instrText>ADDIN CSL_CITATION {"citationItems":[{"id":"ITEM-1","itemData":{"DOI":"10.1108/JES-08-2017-0234","ISSN":"0144-3585","abstract":"Purpose The purpose of this paper is to investigate the relationship between internet use and democracy in Africa. It examines the non-linearities and causality between the two variables in the short and long run for 38 countries in Africa. Design/methodology/approach The study is empirical. It uses pooled mean group and causality tests for the sample of 38 African countries. Findings The panel long-run and short-run estimates show evidence of significant non-linear relationship between internet usage and democracy. While internet usage is significantly and negatively related to democracy, squared internet usage is significantly but positively related. This suggests that internet usage increases with the decrease of democracy, but after a certain level of internet usage which is the turning point, democracy starts to increase. Additionally, there is uni-directional causality from internet usage to democracy. However, a bi-directional causality exists between squared internet usage and democracy. Research limitations/implications The empirical evidence from this study suggests that internet usage and democracy are highly interrelated to each other in Africa. The findings support that at the macro level, Africa is moving toward a new stage, where internet will lead to improved levels of democracy and digital politics. Practical implications Remarkably, the paper shows that democracy displays a quadratic relationship with internet usage. As a whole, the findings indicate a U-shaped pattern: democracy decreases with internet usage, stabilizes, and then increases. In other words, internet usage increases with the decrease of democracy, but after a certain level of internet usage which is the turning point, democracy starts to increase. Social implications Many African Governments that have frequently imposed restrictions on internet and social media need to stop. The decline in democracy as internet usage increases may be explained by more severity of these restrictions. However, the findings support that at the macro level, Africa is moving toward a new stage, where internet will lead to improved levels of democracy and digital politics. Originality/value Contrary to previous conceptual papers, the current study empirically investigates the causality between internet and democracy in 38 African countries. The findings indicate a U-shaped pattern: democracy decreases with internet usage, stabilizes, and then increases. In other words, internet usage increase…","author":[{"dropping-particle":"","family":"Evans","given":"Olaniyi","non-dropping-particle":"","parse-names":false,"suffix":""}],"container-title":"Journal of Economic Studies","id":"ITEM-1","issue":"1","issued":{"date-parts":[["2019","1","1"]]},"page":"169-191","publisher":"Emerald Publishing Limited","title":"Digital politics: internet and democracy in Africa","type":"article-journal","volume":"46"},"uris":["http://www.mendeley.com/documents/?uuid=1b57134b-daa5-4f6c-855d-255ece27422a"]}],"mendeley":{"formattedCitation":"(Evans, 2019)","manualFormatting":"Evans (2019)","plainTextFormattedCitation":"(Evans, 2019)","previouslyFormattedCitation":"(Evans, 2019)"},"properties":{"noteIndex":0},"schema":"https://github.com/citation-style-language/schema/raw/master/csl-citation.json"}</w:instrText>
      </w:r>
      <w:r w:rsidRPr="0012586D">
        <w:rPr>
          <w:lang w:val="en-US"/>
        </w:rPr>
        <w:fldChar w:fldCharType="separate"/>
      </w:r>
      <w:r w:rsidRPr="0012586D">
        <w:rPr>
          <w:noProof/>
          <w:lang w:val="en-US"/>
        </w:rPr>
        <w:t>Evans (2019)</w:t>
      </w:r>
      <w:r w:rsidRPr="0012586D">
        <w:rPr>
          <w:lang w:val="en-US"/>
        </w:rPr>
        <w:fldChar w:fldCharType="end"/>
      </w:r>
      <w:r w:rsidRPr="0012586D">
        <w:rPr>
          <w:lang w:val="en-US"/>
        </w:rPr>
        <w:t xml:space="preserve">, shows that Internet use and democracy in Africa have a non-linear relationship, where Internet use increases when democracy weakens and democracy begins to increase when Internet use reaches a certain point. </w:t>
      </w:r>
      <w:r w:rsidRPr="001452BF">
        <w:rPr>
          <w:lang w:val="en-US"/>
        </w:rPr>
        <w:t>Africa is currently entering a new stage in which the internet will enhance</w:t>
      </w:r>
      <w:r>
        <w:rPr>
          <w:lang w:val="en-US"/>
        </w:rPr>
        <w:t xml:space="preserve"> democracy and digital politics</w:t>
      </w:r>
      <w:r w:rsidRPr="0012586D">
        <w:rPr>
          <w:lang w:val="en-US"/>
        </w:rPr>
        <w:t>.</w:t>
      </w:r>
      <w:r>
        <w:rPr>
          <w:lang w:val="en-US"/>
        </w:rPr>
        <w:t xml:space="preserve"> </w:t>
      </w:r>
    </w:p>
    <w:p w14:paraId="1BE5FED7" w14:textId="49005F39" w:rsidR="004D5435" w:rsidRPr="002F47C1" w:rsidRDefault="002F47C1" w:rsidP="002F47C1">
      <w:pPr>
        <w:spacing w:after="120"/>
        <w:jc w:val="both"/>
        <w:rPr>
          <w:lang w:val="en-US"/>
        </w:rPr>
      </w:pPr>
      <w:r w:rsidRPr="0012586D">
        <w:rPr>
          <w:color w:val="0D0D0D"/>
          <w:shd w:val="clear" w:color="auto" w:fill="FFFFFF"/>
        </w:rPr>
        <w:t xml:space="preserve">This study was conducted because it recognizes the importance of understanding the evolution of information and communication technology, especially social media, which has </w:t>
      </w:r>
      <w:r>
        <w:rPr>
          <w:color w:val="0D0D0D"/>
          <w:shd w:val="clear" w:color="auto" w:fill="FFFFFF"/>
        </w:rPr>
        <w:t>transformed</w:t>
      </w:r>
      <w:r w:rsidRPr="0012586D">
        <w:rPr>
          <w:color w:val="0D0D0D"/>
          <w:shd w:val="clear" w:color="auto" w:fill="FFFFFF"/>
        </w:rPr>
        <w:t xml:space="preserve"> the political landscape in the way people are involved in politics an</w:t>
      </w:r>
      <w:r>
        <w:rPr>
          <w:color w:val="0D0D0D"/>
          <w:shd w:val="clear" w:color="auto" w:fill="FFFFFF"/>
        </w:rPr>
        <w:t>d interact with the government.</w:t>
      </w:r>
      <w:r w:rsidRPr="002C3A2C">
        <w:rPr>
          <w:color w:val="0D0D0D"/>
          <w:shd w:val="clear" w:color="auto" w:fill="FFFFFF"/>
        </w:rPr>
        <w:t xml:space="preserve"> Engaging in politics is essential for a robust democracy. Social media has the power to sway public opinions, </w:t>
      </w:r>
      <w:proofErr w:type="spellStart"/>
      <w:r w:rsidRPr="002C3A2C">
        <w:rPr>
          <w:color w:val="0D0D0D"/>
          <w:shd w:val="clear" w:color="auto" w:fill="FFFFFF"/>
        </w:rPr>
        <w:t>mold</w:t>
      </w:r>
      <w:proofErr w:type="spellEnd"/>
      <w:r w:rsidRPr="002C3A2C">
        <w:rPr>
          <w:color w:val="0D0D0D"/>
          <w:shd w:val="clear" w:color="auto" w:fill="FFFFFF"/>
        </w:rPr>
        <w:t xml:space="preserve"> attitudes, and mobilize crowds. Hence, grasping the significance of social med</w:t>
      </w:r>
      <w:r>
        <w:rPr>
          <w:color w:val="0D0D0D"/>
          <w:shd w:val="clear" w:color="auto" w:fill="FFFFFF"/>
        </w:rPr>
        <w:t>ia in politics is crucial</w:t>
      </w:r>
      <w:r w:rsidRPr="0012586D">
        <w:rPr>
          <w:color w:val="0D0D0D"/>
          <w:shd w:val="clear" w:color="auto" w:fill="FFFFFF"/>
        </w:rPr>
        <w:t xml:space="preserve">. This research aims to identify the role of social media in transforming public political participation by systematically observing the literature and </w:t>
      </w:r>
      <w:proofErr w:type="spellStart"/>
      <w:r w:rsidRPr="0012586D">
        <w:rPr>
          <w:color w:val="0D0D0D"/>
          <w:shd w:val="clear" w:color="auto" w:fill="FFFFFF"/>
        </w:rPr>
        <w:t>analyzing</w:t>
      </w:r>
      <w:proofErr w:type="spellEnd"/>
      <w:r w:rsidRPr="0012586D">
        <w:rPr>
          <w:color w:val="0D0D0D"/>
          <w:shd w:val="clear" w:color="auto" w:fill="FFFFFF"/>
        </w:rPr>
        <w:t xml:space="preserve"> the impact of digital transformation on citizens' political </w:t>
      </w:r>
      <w:r>
        <w:rPr>
          <w:color w:val="0D0D0D"/>
          <w:shd w:val="clear" w:color="auto" w:fill="FFFFFF"/>
        </w:rPr>
        <w:t>engagement</w:t>
      </w:r>
      <w:r w:rsidRPr="0012586D">
        <w:rPr>
          <w:color w:val="0D0D0D"/>
          <w:shd w:val="clear" w:color="auto" w:fill="FFFFFF"/>
        </w:rPr>
        <w:t xml:space="preserve"> through social media. To conclude, this research will explore the research question “What is the role of social media in shaping political participation and digital democracy? </w:t>
      </w:r>
      <w:r w:rsidRPr="006405FD">
        <w:rPr>
          <w:color w:val="0D0D0D"/>
          <w:shd w:val="clear" w:color="auto" w:fill="FFFFFF"/>
        </w:rPr>
        <w:t>and how does social media usage affect individuals' political participation within</w:t>
      </w:r>
      <w:r>
        <w:rPr>
          <w:color w:val="0D0D0D"/>
          <w:shd w:val="clear" w:color="auto" w:fill="FFFFFF"/>
        </w:rPr>
        <w:t xml:space="preserve"> the realm of digital democracy</w:t>
      </w:r>
      <w:r w:rsidR="004D6FCC" w:rsidRPr="006405FD">
        <w:rPr>
          <w:color w:val="0D0D0D"/>
          <w:shd w:val="clear" w:color="auto" w:fill="FFFFFF"/>
        </w:rPr>
        <w:t>?</w:t>
      </w:r>
      <w:r w:rsidR="004D6FCC" w:rsidRPr="0012586D">
        <w:rPr>
          <w:color w:val="0D0D0D"/>
          <w:shd w:val="clear" w:color="auto" w:fill="FFFFFF"/>
        </w:rPr>
        <w:t>”.</w:t>
      </w:r>
      <w:commentRangeEnd w:id="4"/>
      <w:r w:rsidR="004D6FCC">
        <w:rPr>
          <w:rStyle w:val="CommentReference"/>
        </w:rPr>
        <w:commentReference w:id="4"/>
      </w:r>
    </w:p>
    <w:p w14:paraId="70957097" w14:textId="33D191A3" w:rsidR="00E20214" w:rsidRPr="004D6FCC" w:rsidRDefault="00814A2A" w:rsidP="004D6FCC">
      <w:pPr>
        <w:rPr>
          <w:b/>
        </w:rPr>
      </w:pPr>
      <w:r>
        <w:rPr>
          <w:rStyle w:val="CommentReference"/>
        </w:rPr>
        <w:commentReference w:id="5"/>
      </w:r>
    </w:p>
    <w:p w14:paraId="300D3CD4" w14:textId="77777777" w:rsidR="004D5435" w:rsidRPr="00E20214" w:rsidRDefault="0013463F">
      <w:pPr>
        <w:rPr>
          <w:b/>
        </w:rPr>
      </w:pPr>
      <w:commentRangeStart w:id="6"/>
      <w:r>
        <w:rPr>
          <w:b/>
        </w:rPr>
        <w:t>Methodology</w:t>
      </w:r>
    </w:p>
    <w:p w14:paraId="1A29C197" w14:textId="27F15956" w:rsidR="004D6FCC" w:rsidRPr="00DC7BAE" w:rsidRDefault="004D6FCC" w:rsidP="004D6FCC">
      <w:pPr>
        <w:spacing w:after="120"/>
        <w:jc w:val="both"/>
        <w:rPr>
          <w:rFonts w:eastAsia="Cambria"/>
        </w:rPr>
      </w:pPr>
      <w:r w:rsidRPr="00DC7BAE">
        <w:rPr>
          <w:rFonts w:eastAsia="Cambria"/>
        </w:rPr>
        <w:t xml:space="preserve">This research employs a systematic literature review methodology, aiming to illustrate emerging trends in digital democracy studies and </w:t>
      </w:r>
      <w:proofErr w:type="spellStart"/>
      <w:r w:rsidRPr="00DC7BAE">
        <w:rPr>
          <w:rFonts w:eastAsia="Cambria"/>
        </w:rPr>
        <w:t>analyze</w:t>
      </w:r>
      <w:proofErr w:type="spellEnd"/>
      <w:r w:rsidRPr="00DC7BAE">
        <w:rPr>
          <w:rFonts w:eastAsia="Cambria"/>
        </w:rPr>
        <w:t xml:space="preserve"> them to enhance their comprehensiveness and comparability </w:t>
      </w:r>
      <w:r w:rsidRPr="00DC7BAE">
        <w:rPr>
          <w:rFonts w:eastAsia="Cambria"/>
        </w:rPr>
        <w:fldChar w:fldCharType="begin" w:fldLock="1"/>
      </w:r>
      <w:r w:rsidRPr="00DC7BAE">
        <w:rPr>
          <w:rFonts w:eastAsia="Cambria"/>
        </w:rPr>
        <w:instrText>ADDIN CSL_CITATION {"citationItems":[{"id":"ITEM-1","itemData":{"DOI":"10.3389/fpos.2023.972802","ISSN":"26733145","abstract":"Digital democracy provides a new space for community involvement in democratic life. This study aims to conduct a systematic literature review to uncover the trend of concepts in the study of digital democracy. This study used descriptive analysis with data sources derived from the Scopus database from the period between 2014 and 2020 (a total of 230 articles) and processed with VOSviewer. The results showed three dominant concepts, namely democracy, the internet, and movement. In addition, it was found that the digital era provides positive and negative impacts on democracy, that public knowledge in a quality digital democracy is important, and that there is strong elite control in virtual democracy. The results of this research can be used as a basis for developing digital democracy studies. Meanwhile, this study was limited by the fact that the articles reviewed were only sourced from Scopus and did not include publications from 2022. Therefore, future studies need to take a comparative analysis approach that uses the Web of Science (WoS) database and increases the time period in which articles are sourced.","author":[{"dropping-particle":"","family":"Congge","given":"Umar","non-dropping-particle":"","parse-names":false,"suffix":""},{"dropping-particle":"","family":"Guillamón","given":"María Dolores","non-dropping-particle":"","parse-names":false,"suffix":""},{"dropping-particle":"","family":"Nurmandi","given":"Achmad","non-dropping-particle":"","parse-names":false,"suffix":""},{"dropping-particle":"","family":"Salahudin","given":"","non-dropping-particle":"","parse-names":false,"suffix":""},{"dropping-particle":"","family":"Sihidi","given":"Iradhad Taqwa","non-dropping-particle":"","parse-names":false,"suffix":""}],"container-title":"Frontiers in Political Science","id":"ITEM-1","issued":{"date-parts":[["2023"]]},"title":"Digital democracy: A systematic literature review","type":"article-journal","volume":"5"},"uris":["http://www.mendeley.com/documents/?uuid=90bad3af-7e1a-4e4f-b35e-dec65f01b0e6"]}],"mendeley":{"formattedCitation":"(Congge et al., 2023)","plainTextFormattedCitation":"(Congge et al., 2023)","previouslyFormattedCitation":"(Congge et al., 2023)"},"properties":{"noteIndex":0},"schema":"https://github.com/citation-style-language/schema/raw/master/csl-citation.json"}</w:instrText>
      </w:r>
      <w:r w:rsidRPr="00DC7BAE">
        <w:rPr>
          <w:rFonts w:eastAsia="Cambria"/>
        </w:rPr>
        <w:fldChar w:fldCharType="separate"/>
      </w:r>
      <w:r w:rsidRPr="00DC7BAE">
        <w:rPr>
          <w:rFonts w:eastAsia="Cambria"/>
          <w:noProof/>
        </w:rPr>
        <w:t>(Congge et al., 2023)</w:t>
      </w:r>
      <w:r w:rsidRPr="00DC7BAE">
        <w:rPr>
          <w:rFonts w:eastAsia="Cambria"/>
        </w:rPr>
        <w:fldChar w:fldCharType="end"/>
      </w:r>
      <w:r w:rsidRPr="00DC7BAE">
        <w:rPr>
          <w:rFonts w:eastAsia="Cambria"/>
        </w:rPr>
        <w:t xml:space="preserve">. </w:t>
      </w:r>
      <w:r w:rsidRPr="0012586D">
        <w:rPr>
          <w:color w:val="0D0D0D"/>
          <w:shd w:val="clear" w:color="auto" w:fill="FFFFFF"/>
        </w:rPr>
        <w:t xml:space="preserve">This research aims to identify the role of social media in transforming public political participation by systematically observing the literature and </w:t>
      </w:r>
      <w:proofErr w:type="spellStart"/>
      <w:r w:rsidRPr="0012586D">
        <w:rPr>
          <w:color w:val="0D0D0D"/>
          <w:shd w:val="clear" w:color="auto" w:fill="FFFFFF"/>
        </w:rPr>
        <w:t>analyzing</w:t>
      </w:r>
      <w:proofErr w:type="spellEnd"/>
      <w:r w:rsidRPr="0012586D">
        <w:rPr>
          <w:color w:val="0D0D0D"/>
          <w:shd w:val="clear" w:color="auto" w:fill="FFFFFF"/>
        </w:rPr>
        <w:t xml:space="preserve"> the impact of digital transformation on citizens' political </w:t>
      </w:r>
      <w:r>
        <w:rPr>
          <w:color w:val="0D0D0D"/>
          <w:shd w:val="clear" w:color="auto" w:fill="FFFFFF"/>
        </w:rPr>
        <w:t>engagement</w:t>
      </w:r>
      <w:r w:rsidRPr="0012586D">
        <w:rPr>
          <w:color w:val="0D0D0D"/>
          <w:shd w:val="clear" w:color="auto" w:fill="FFFFFF"/>
        </w:rPr>
        <w:t xml:space="preserve"> through social media</w:t>
      </w:r>
      <w:r w:rsidRPr="00DC7BAE">
        <w:rPr>
          <w:rFonts w:eastAsia="Cambria"/>
        </w:rPr>
        <w:t xml:space="preserve">. The procedural steps included in this approach include establishing research objectives, describing the methodological approach, and establishing inclusion and exclusion criteria. In this research, these criteria include several important aspects: first, the selected articles must be published within the last five years, namely from 2018 to 2023. This aims to ensure that the data and findings </w:t>
      </w:r>
      <w:proofErr w:type="spellStart"/>
      <w:r w:rsidRPr="00DC7BAE">
        <w:rPr>
          <w:rFonts w:eastAsia="Cambria"/>
        </w:rPr>
        <w:t>analyzed</w:t>
      </w:r>
      <w:proofErr w:type="spellEnd"/>
      <w:r w:rsidRPr="00DC7BAE">
        <w:rPr>
          <w:rFonts w:eastAsia="Cambria"/>
        </w:rPr>
        <w:t xml:space="preserve"> are current and relevant to the </w:t>
      </w:r>
      <w:r>
        <w:rPr>
          <w:rFonts w:eastAsia="Cambria"/>
        </w:rPr>
        <w:t>current digital context</w:t>
      </w:r>
      <w:r w:rsidRPr="00DC7BAE">
        <w:rPr>
          <w:rFonts w:eastAsia="Cambria"/>
        </w:rPr>
        <w:t xml:space="preserve">. Second, the article should focus on </w:t>
      </w:r>
      <w:r w:rsidRPr="00DC7BAE">
        <w:rPr>
          <w:rFonts w:eastAsia="Cambria"/>
        </w:rPr>
        <w:lastRenderedPageBreak/>
        <w:t>relevant topics such as “digital democracy,” “political communication,” “social media,” “political participation,” an</w:t>
      </w:r>
      <w:r>
        <w:rPr>
          <w:rFonts w:eastAsia="Cambria"/>
        </w:rPr>
        <w:t>d “public engagement</w:t>
      </w:r>
      <w:r w:rsidRPr="00DC7BAE">
        <w:rPr>
          <w:rFonts w:eastAsia="Cambria"/>
        </w:rPr>
        <w:t>”</w:t>
      </w:r>
      <w:r>
        <w:rPr>
          <w:rFonts w:eastAsia="Cambria"/>
        </w:rPr>
        <w:t>.</w:t>
      </w:r>
      <w:r w:rsidRPr="00DC7BAE">
        <w:rPr>
          <w:rFonts w:eastAsia="Cambria"/>
        </w:rPr>
        <w:t xml:space="preserve"> Third, only journal articles that have gone through a peer-review process are included to ensure high research quality and validity. </w:t>
      </w:r>
    </w:p>
    <w:p w14:paraId="4EF46D22" w14:textId="77777777" w:rsidR="004D6FCC" w:rsidRPr="00DC7BAE" w:rsidRDefault="004D6FCC" w:rsidP="004D6FCC">
      <w:pPr>
        <w:spacing w:after="120"/>
        <w:jc w:val="both"/>
        <w:rPr>
          <w:rFonts w:eastAsia="Cambria"/>
        </w:rPr>
      </w:pPr>
      <w:r w:rsidRPr="00DC7BAE">
        <w:rPr>
          <w:rFonts w:eastAsia="Cambria"/>
        </w:rPr>
        <w:t xml:space="preserve">The search strategy used in this study involved several systematic steps to find relevant articles from various scientific databases. First, the databases selected for this search included Google Scholar, Science Direct, and Scopus, which are known to have extensive coverage of academic literature. Second, specific keywords such as “digital democracy,” “political communication,” “social media,” “political participation,” and “public engagement”. Additionally, the search was limited to articles published within the last five years and only to peer-reviewed journal articles. The screening process involves an initial evaluation of articles found through a search to determine whether they meet eligibility criteria. Each article found in the initial search had its title and abstract checked to assess its relevance to the research topic. Articles that pass the first stage are then read in their entirety to ensure they meet the eligibility criteria. Articles that were irrelevant or did not meet the eligibility criteria were excluded from further analysis. In this study, researchers used 15 articles that met the inclusion criteria. </w:t>
      </w:r>
      <w:r w:rsidRPr="00DC7BAE">
        <w:t xml:space="preserve"> </w:t>
      </w:r>
      <w:r w:rsidRPr="00DC7BAE">
        <w:rPr>
          <w:rFonts w:eastAsia="Cambria"/>
        </w:rPr>
        <w:t>Data extraction is the process of collecting important information from included articles for further explanation. Extracted information includes title, author, year of publication, research objectives, methodology used, main findings, and conclusions. Standards are used to ensure that the data collected is consistent and systematic. Data from each article were recorded and organized to facilitate comparative analysis and synthesis.</w:t>
      </w:r>
    </w:p>
    <w:p w14:paraId="5C11760B" w14:textId="27A22FBF" w:rsidR="004D5435" w:rsidRPr="004D6FCC" w:rsidRDefault="004D6FCC" w:rsidP="004D6FCC">
      <w:pPr>
        <w:spacing w:after="120"/>
        <w:jc w:val="both"/>
        <w:rPr>
          <w:rFonts w:eastAsia="Cambria"/>
          <w:lang w:eastAsia="en-US"/>
        </w:rPr>
      </w:pPr>
      <w:r w:rsidRPr="00DC7BAE">
        <w:rPr>
          <w:rFonts w:eastAsia="Cambria"/>
        </w:rPr>
        <w:t>Synthesis of results includes grouping findings from various articles grouped based on themes or main topics that are relevant to the research. Thematic analysis was conducted to identify general trends, differences, and relationships between studies. Comparison and Integration The findings are compared and integrated to provide a comprehensive picture of the role of social media as a catalyst in increasing political participation and public engagement in the context of digital democracy. The results of the analysis and synthesis are reported in a structured format, highlighting key findings, gaps in the literature, and i</w:t>
      </w:r>
      <w:r>
        <w:rPr>
          <w:rFonts w:eastAsia="Cambria"/>
        </w:rPr>
        <w:t>mplications for future research</w:t>
      </w:r>
      <w:r w:rsidR="00E20214" w:rsidRPr="00E20214">
        <w:rPr>
          <w:rFonts w:eastAsia="Cambria"/>
        </w:rPr>
        <w:t xml:space="preserve">. </w:t>
      </w:r>
      <w:commentRangeEnd w:id="6"/>
      <w:r w:rsidR="00814A2A">
        <w:rPr>
          <w:rStyle w:val="CommentReference"/>
        </w:rPr>
        <w:commentReference w:id="6"/>
      </w:r>
    </w:p>
    <w:p w14:paraId="0E122C54" w14:textId="77777777" w:rsidR="00C275D6" w:rsidRDefault="00C275D6" w:rsidP="00C275D6">
      <w:pPr>
        <w:rPr>
          <w:b/>
        </w:rPr>
      </w:pPr>
      <w:r>
        <w:rPr>
          <w:b/>
        </w:rPr>
        <w:t>The Findings</w:t>
      </w:r>
    </w:p>
    <w:p w14:paraId="6A3B4624" w14:textId="77777777" w:rsidR="00C275D6" w:rsidRPr="002C3B2D" w:rsidRDefault="00C275D6" w:rsidP="00C275D6">
      <w:pPr>
        <w:spacing w:after="120"/>
        <w:jc w:val="both"/>
        <w:rPr>
          <w:rFonts w:eastAsia="Cambria"/>
          <w:lang w:eastAsia="en-US"/>
        </w:rPr>
      </w:pPr>
      <w:r w:rsidRPr="002C3B2D">
        <w:rPr>
          <w:rFonts w:eastAsia="Cambria"/>
        </w:rPr>
        <w:t xml:space="preserve">The amount of research on digital democracy and participation has grown significantly in recent years, covering a wide range of subjects from value-sensitive design, and big data, to social media and communications technologies, while also emphasizing the customization of these </w:t>
      </w:r>
      <w:proofErr w:type="spellStart"/>
      <w:r w:rsidRPr="002C3B2D">
        <w:rPr>
          <w:rFonts w:eastAsia="Cambria"/>
        </w:rPr>
        <w:t>endeavors</w:t>
      </w:r>
      <w:proofErr w:type="spellEnd"/>
      <w:r w:rsidRPr="002C3B2D">
        <w:rPr>
          <w:rFonts w:eastAsia="Cambria"/>
        </w:rPr>
        <w:t xml:space="preserve"> to the specific requirements and contexts of individual countries, regions, or environments </w:t>
      </w:r>
      <w:r w:rsidRPr="002C3B2D">
        <w:rPr>
          <w:rFonts w:eastAsia="Cambria"/>
        </w:rPr>
        <w:fldChar w:fldCharType="begin" w:fldLock="1"/>
      </w:r>
      <w:r w:rsidRPr="002C3B2D">
        <w:rPr>
          <w:rFonts w:eastAsia="Cambria"/>
        </w:rPr>
        <w:instrText>ADDIN CSL_CITATION {"citationItems":[{"id":"ITEM-1","itemData":{"DOI":"10.1016/j.jocs.2023.102061","ISSN":"18777503","abstract":"The technological revolution, particularly the availability of more data and more powerful computational tools, has led to the emergence of a new scientific field called “Computational Diplomacy”. Our work tries to define its scope and focuses on a popular subarea of it, namely “Digital Democracy”. In recent years, there has been a surge of interest in using digital technologies to promote more participatory forms of democracy. While there are numerous potential benefits to using digital tools to enhance democracy, significant challenges must be addressed. It is essential to ensure that digital technologies are used in an accessible, equitable, and fair manner rather than reinforcing existing power imbalances. This paper investigates how digital tools can be used to help design more democratic societies by investigating three key research areas: (1) the role of digital technologies for facilitating civic engagement in collective decision-making; (2) the use of digital tools to improve transparency and accountability in governance; and (3) the potential for digital technologies to enable the formation of more inclusive and representative democracies. We argue that more research on how digital technologies can be used to support democracy upgrade is needed. Along these lines, we lay out a research agenda for the future.","author":[{"dropping-particle":"","family":"Helbing","given":"Dirk","non-dropping-particle":"","parse-names":false,"suffix":""},{"dropping-particle":"","family":"Mahajan","given":"Sachit","non-dropping-particle":"","parse-names":false,"suffix":""},{"dropping-particle":"","family":"Fricker","given":"Regula Hänggli","non-dropping-particle":"","parse-names":false,"suffix":""},{"dropping-particle":"","family":"Musso","given":"Andrea","non-dropping-particle":"","parse-names":false,"suffix":""},{"dropping-particle":"","family":"Hausladen","given":"Carina I.","non-dropping-particle":"","parse-names":false,"suffix":""},{"dropping-particle":"","family":"Carissimo","given":"Cesare","non-dropping-particle":"","parse-names":false,"suffix":""},{"dropping-particle":"","family":"Carpentras","given":"Dino","non-dropping-particle":"","parse-names":false,"suffix":""},{"dropping-particle":"","family":"Stockinger","given":"Elisabeth","non-dropping-particle":"","parse-names":false,"suffix":""},{"dropping-particle":"","family":"Argota Sanchez-Vaquerizo","given":"Javier","non-dropping-particle":"","parse-names":false,"suffix":""},{"dropping-particle":"","family":"Yang","given":"Joshua C.","non-dropping-particle":"","parse-names":false,"suffix":""},{"dropping-particle":"","family":"Ballandies","given":"Mark C.","non-dropping-particle":"","parse-names":false,"suffix":""},{"dropping-particle":"","family":"Korecki","given":"Marcin","non-dropping-particle":"","parse-names":false,"suffix":""},{"dropping-particle":"","family":"Dubey","given":"Rohit K.","non-dropping-particle":"","parse-names":false,"suffix":""},{"dropping-particle":"","family":"Pournaras","given":"Evangelos","non-dropping-particle":"","parse-names":false,"suffix":""}],"container-title":"Journal of Computational Science","id":"ITEM-1","issue":"March","issued":{"date-parts":[["2023"]]},"page":"102061","publisher":"Elsevier B.V.","title":"Democracy by Design: Perspectives for Digitally Assisted, Participatory Upgrades of Society","type":"article-journal","volume":"71"},"uris":["http://www.mendeley.com/documents/?uuid=b3054df0-8542-46a4-bdf0-85b881694528"]}],"mendeley":{"formattedCitation":"(Helbing et al., 2023)","plainTextFormattedCitation":"(Helbing et al., 2023)","previouslyFormattedCitation":"(Helbing et al., 2023)"},"properties":{"noteIndex":0},"schema":"https://github.com/citation-style-language/schema/raw/master/csl-citation.json"}</w:instrText>
      </w:r>
      <w:r w:rsidRPr="002C3B2D">
        <w:rPr>
          <w:rFonts w:eastAsia="Cambria"/>
        </w:rPr>
        <w:fldChar w:fldCharType="separate"/>
      </w:r>
      <w:r w:rsidRPr="002C3B2D">
        <w:rPr>
          <w:rFonts w:eastAsia="Cambria"/>
          <w:noProof/>
        </w:rPr>
        <w:t>(Helbing et al., 2023)</w:t>
      </w:r>
      <w:r w:rsidRPr="002C3B2D">
        <w:rPr>
          <w:rFonts w:eastAsia="Cambria"/>
        </w:rPr>
        <w:fldChar w:fldCharType="end"/>
      </w:r>
      <w:r w:rsidRPr="002C3B2D">
        <w:rPr>
          <w:rFonts w:eastAsia="Cambria"/>
        </w:rPr>
        <w:t>. The use of digital technology to improve democracy must take into account contextual differences. There is a growing acknowledgment of the importance of digital democracy and participation.</w:t>
      </w:r>
    </w:p>
    <w:p w14:paraId="7EFEB2AF" w14:textId="77777777" w:rsidR="00C275D6" w:rsidRPr="002C3B2D" w:rsidRDefault="00C275D6" w:rsidP="00C275D6">
      <w:pPr>
        <w:rPr>
          <w:b/>
          <w:color w:val="0D0D0D"/>
          <w:sz w:val="20"/>
          <w:szCs w:val="20"/>
          <w:shd w:val="clear" w:color="auto" w:fill="FFFFFF"/>
        </w:rPr>
      </w:pPr>
      <w:r w:rsidRPr="002C3B2D">
        <w:rPr>
          <w:b/>
          <w:color w:val="0D0D0D"/>
          <w:sz w:val="20"/>
          <w:szCs w:val="20"/>
          <w:shd w:val="clear" w:color="auto" w:fill="FFFFFF"/>
        </w:rPr>
        <w:t>Table 1: Summary of extracted data</w:t>
      </w:r>
    </w:p>
    <w:tbl>
      <w:tblPr>
        <w:tblStyle w:val="GridTable1Light"/>
        <w:tblW w:w="10490" w:type="dxa"/>
        <w:tblInd w:w="-5" w:type="dxa"/>
        <w:tblLook w:val="04A0" w:firstRow="1" w:lastRow="0" w:firstColumn="1" w:lastColumn="0" w:noHBand="0" w:noVBand="1"/>
      </w:tblPr>
      <w:tblGrid>
        <w:gridCol w:w="1316"/>
        <w:gridCol w:w="2070"/>
        <w:gridCol w:w="1371"/>
        <w:gridCol w:w="5733"/>
      </w:tblGrid>
      <w:tr w:rsidR="00C275D6" w:rsidRPr="002C3B2D" w14:paraId="72E70E8F" w14:textId="77777777" w:rsidTr="00D04F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6" w:type="dxa"/>
            <w:tcBorders>
              <w:top w:val="single" w:sz="4" w:space="0" w:color="999999" w:themeColor="text1" w:themeTint="66"/>
              <w:left w:val="single" w:sz="4" w:space="0" w:color="999999" w:themeColor="text1" w:themeTint="66"/>
              <w:right w:val="single" w:sz="4" w:space="0" w:color="999999" w:themeColor="text1" w:themeTint="66"/>
            </w:tcBorders>
            <w:hideMark/>
          </w:tcPr>
          <w:p w14:paraId="0C19DB17" w14:textId="77777777" w:rsidR="00C275D6" w:rsidRPr="002C3B2D" w:rsidRDefault="00C275D6" w:rsidP="00D04FF0">
            <w:pPr>
              <w:spacing w:after="120"/>
              <w:jc w:val="center"/>
              <w:rPr>
                <w:rFonts w:ascii="Times New Roman" w:hAnsi="Times New Roman" w:cs="Times New Roman"/>
                <w:b w:val="0"/>
                <w:color w:val="0D0D0D"/>
                <w:sz w:val="20"/>
                <w:szCs w:val="20"/>
                <w:shd w:val="clear" w:color="auto" w:fill="FFFFFF"/>
              </w:rPr>
            </w:pPr>
            <w:r w:rsidRPr="002C3B2D">
              <w:rPr>
                <w:rFonts w:ascii="Times New Roman" w:hAnsi="Times New Roman" w:cs="Times New Roman"/>
                <w:color w:val="0D0D0D"/>
                <w:sz w:val="20"/>
                <w:szCs w:val="20"/>
                <w:shd w:val="clear" w:color="auto" w:fill="FFFFFF"/>
              </w:rPr>
              <w:t>Citation</w:t>
            </w:r>
          </w:p>
        </w:tc>
        <w:tc>
          <w:tcPr>
            <w:tcW w:w="2086" w:type="dxa"/>
            <w:tcBorders>
              <w:top w:val="single" w:sz="4" w:space="0" w:color="999999" w:themeColor="text1" w:themeTint="66"/>
              <w:left w:val="single" w:sz="4" w:space="0" w:color="999999" w:themeColor="text1" w:themeTint="66"/>
              <w:right w:val="single" w:sz="4" w:space="0" w:color="999999" w:themeColor="text1" w:themeTint="66"/>
            </w:tcBorders>
            <w:hideMark/>
          </w:tcPr>
          <w:p w14:paraId="56F6AA0A" w14:textId="77777777" w:rsidR="00C275D6" w:rsidRPr="002C3B2D" w:rsidRDefault="00C275D6" w:rsidP="00D04FF0">
            <w:pPr>
              <w:spacing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D0D0D"/>
                <w:sz w:val="20"/>
                <w:szCs w:val="20"/>
                <w:shd w:val="clear" w:color="auto" w:fill="FFFFFF"/>
              </w:rPr>
            </w:pPr>
            <w:r w:rsidRPr="002C3B2D">
              <w:rPr>
                <w:rFonts w:ascii="Times New Roman" w:hAnsi="Times New Roman" w:cs="Times New Roman"/>
                <w:color w:val="0D0D0D"/>
                <w:sz w:val="20"/>
                <w:szCs w:val="20"/>
                <w:shd w:val="clear" w:color="auto" w:fill="FFFFFF"/>
              </w:rPr>
              <w:t>Objectives</w:t>
            </w:r>
          </w:p>
        </w:tc>
        <w:tc>
          <w:tcPr>
            <w:tcW w:w="1244" w:type="dxa"/>
            <w:tcBorders>
              <w:top w:val="single" w:sz="4" w:space="0" w:color="999999" w:themeColor="text1" w:themeTint="66"/>
              <w:left w:val="single" w:sz="4" w:space="0" w:color="999999" w:themeColor="text1" w:themeTint="66"/>
              <w:right w:val="single" w:sz="4" w:space="0" w:color="999999" w:themeColor="text1" w:themeTint="66"/>
            </w:tcBorders>
            <w:hideMark/>
          </w:tcPr>
          <w:p w14:paraId="4FE633AC" w14:textId="77777777" w:rsidR="00C275D6" w:rsidRPr="002C3B2D" w:rsidRDefault="00C275D6" w:rsidP="00D04FF0">
            <w:pPr>
              <w:spacing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D0D0D"/>
                <w:sz w:val="20"/>
                <w:szCs w:val="20"/>
                <w:shd w:val="clear" w:color="auto" w:fill="FFFFFF"/>
              </w:rPr>
            </w:pPr>
            <w:r w:rsidRPr="002C3B2D">
              <w:rPr>
                <w:rFonts w:ascii="Times New Roman" w:hAnsi="Times New Roman" w:cs="Times New Roman"/>
                <w:color w:val="0D0D0D"/>
                <w:sz w:val="20"/>
                <w:szCs w:val="20"/>
                <w:shd w:val="clear" w:color="auto" w:fill="FFFFFF"/>
              </w:rPr>
              <w:t>Study Design</w:t>
            </w:r>
          </w:p>
        </w:tc>
        <w:tc>
          <w:tcPr>
            <w:tcW w:w="5844" w:type="dxa"/>
            <w:tcBorders>
              <w:top w:val="single" w:sz="4" w:space="0" w:color="999999" w:themeColor="text1" w:themeTint="66"/>
              <w:left w:val="single" w:sz="4" w:space="0" w:color="999999" w:themeColor="text1" w:themeTint="66"/>
              <w:right w:val="single" w:sz="4" w:space="0" w:color="999999" w:themeColor="text1" w:themeTint="66"/>
            </w:tcBorders>
            <w:hideMark/>
          </w:tcPr>
          <w:p w14:paraId="4D5938DB" w14:textId="77777777" w:rsidR="00C275D6" w:rsidRPr="002C3B2D" w:rsidRDefault="00C275D6" w:rsidP="00D04FF0">
            <w:pPr>
              <w:spacing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D0D0D"/>
                <w:sz w:val="20"/>
                <w:szCs w:val="20"/>
                <w:shd w:val="clear" w:color="auto" w:fill="FFFFFF"/>
              </w:rPr>
            </w:pPr>
            <w:r w:rsidRPr="002C3B2D">
              <w:rPr>
                <w:rFonts w:ascii="Times New Roman" w:hAnsi="Times New Roman" w:cs="Times New Roman"/>
                <w:color w:val="0D0D0D"/>
                <w:sz w:val="20"/>
                <w:szCs w:val="20"/>
                <w:shd w:val="clear" w:color="auto" w:fill="FFFFFF"/>
              </w:rPr>
              <w:t>Findings</w:t>
            </w:r>
          </w:p>
        </w:tc>
      </w:tr>
      <w:tr w:rsidR="00C275D6" w:rsidRPr="002C3B2D" w14:paraId="3FDE43B2" w14:textId="77777777" w:rsidTr="00D04FF0">
        <w:tc>
          <w:tcPr>
            <w:cnfStyle w:val="001000000000" w:firstRow="0" w:lastRow="0" w:firstColumn="1" w:lastColumn="0" w:oddVBand="0" w:evenVBand="0" w:oddHBand="0" w:evenHBand="0" w:firstRowFirstColumn="0" w:firstRowLastColumn="0" w:lastRowFirstColumn="0" w:lastRowLastColumn="0"/>
            <w:tcW w:w="131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5267E75" w14:textId="77777777" w:rsidR="00C275D6" w:rsidRPr="002C3B2D" w:rsidRDefault="00C275D6" w:rsidP="00D04FF0">
            <w:pPr>
              <w:spacing w:after="120"/>
              <w:jc w:val="both"/>
              <w:rPr>
                <w:rFonts w:ascii="Times New Roman" w:hAnsi="Times New Roman" w:cs="Times New Roman"/>
                <w:b w:val="0"/>
                <w:color w:val="0D0D0D"/>
                <w:sz w:val="20"/>
                <w:szCs w:val="20"/>
                <w:shd w:val="clear" w:color="auto" w:fill="FFFFFF"/>
              </w:rPr>
            </w:pPr>
            <w:r w:rsidRPr="002C3B2D">
              <w:rPr>
                <w:color w:val="0D0D0D"/>
                <w:sz w:val="20"/>
                <w:szCs w:val="20"/>
                <w:shd w:val="clear" w:color="auto" w:fill="FFFFFF"/>
              </w:rPr>
              <w:fldChar w:fldCharType="begin" w:fldLock="1"/>
            </w:r>
            <w:r w:rsidRPr="002C3B2D">
              <w:rPr>
                <w:rFonts w:ascii="Times New Roman" w:hAnsi="Times New Roman" w:cs="Times New Roman"/>
                <w:b w:val="0"/>
                <w:bCs w:val="0"/>
                <w:color w:val="0D0D0D"/>
                <w:sz w:val="20"/>
                <w:szCs w:val="20"/>
                <w:shd w:val="clear" w:color="auto" w:fill="FFFFFF"/>
              </w:rPr>
              <w:instrText>ADDIN CSL_CITATION {"citationItems":[{"id":"ITEM-1","itemData":{"DOI":"10.3389/fpos.2023.972802","ISSN":"26733145","abstract":"Digital democracy provides a new space for community involvement in democratic life. This study aims to conduct a systematic literature review to uncover the trend of concepts in the study of digital democracy. This study used descriptive analysis with data sources derived from the Scopus database from the period between 2014 and 2020 (a total of 230 articles) and processed with VOSviewer. The results showed three dominant concepts, namely democracy, the internet, and movement. In addition, it was found that the digital era provides positive and negative impacts on democracy, that public knowledge in a quality digital democracy is important, and that there is strong elite control in virtual democracy. The results of this research can be used as a basis for developing digital democracy studies. Meanwhile, this study was limited by the fact that the articles reviewed were only sourced from Scopus and did not include publications from 2022. Therefore, future studies need to take a comparative analysis approach that uses the Web of Science (WoS) database and increases the time period in which articles are sourced.","author":[{"dropping-particle":"","family":"Congge","given":"Umar","non-dropping-particle":"","parse-names":false,"suffix":""},{"dropping-particle":"","family":"Guillamón","given":"María Dolores","non-dropping-particle":"","parse-names":false,"suffix":""},{"dropping-particle":"","family":"Nurmandi","given":"Achmad","non-dropping-particle":"","parse-names":false,"suffix":""},{"dropping-particle":"","family":"Salahudin","given":"","non-dropping-particle":"","parse-names":false,"suffix":""},{"dropping-particle":"","family":"Sihidi","given":"Iradhad Taqwa","non-dropping-particle":"","parse-names":false,"suffix":""}],"container-title":"Frontiers in Political Science","id":"ITEM-1","issued":{"date-parts":[["2023"]]},"title":"Digital democracy: A systematic literature review","type":"article-journal","volume":"5"},"uris":["http://www.mendeley.com/documents/?uuid=90bad3af-7e1a-4e4f-b35e-dec65f01b0e6"]}],"mendeley":{"formattedCitation":"(Congge et al., 2023)","plainTextFormattedCitation":"(Congge et al., 2023)","previouslyFormattedCitation":"(Congge et al., 2023)"},"properties":{"noteIndex":0},"schema":"https://github.com/citation-style-language/schema/raw/master/csl-citation.json"}</w:instrText>
            </w:r>
            <w:r w:rsidRPr="002C3B2D">
              <w:rPr>
                <w:color w:val="0D0D0D"/>
                <w:sz w:val="20"/>
                <w:szCs w:val="20"/>
                <w:shd w:val="clear" w:color="auto" w:fill="FFFFFF"/>
              </w:rPr>
              <w:fldChar w:fldCharType="separate"/>
            </w:r>
            <w:r w:rsidRPr="002C3B2D">
              <w:rPr>
                <w:rFonts w:ascii="Times New Roman" w:hAnsi="Times New Roman" w:cs="Times New Roman"/>
                <w:b w:val="0"/>
                <w:bCs w:val="0"/>
                <w:noProof/>
                <w:color w:val="0D0D0D"/>
                <w:sz w:val="20"/>
                <w:szCs w:val="20"/>
                <w:shd w:val="clear" w:color="auto" w:fill="FFFFFF"/>
              </w:rPr>
              <w:t>(Congge et al., 2023)</w:t>
            </w:r>
            <w:r w:rsidRPr="002C3B2D">
              <w:rPr>
                <w:color w:val="0D0D0D"/>
                <w:sz w:val="20"/>
                <w:szCs w:val="20"/>
                <w:shd w:val="clear" w:color="auto" w:fill="FFFFFF"/>
              </w:rPr>
              <w:fldChar w:fldCharType="end"/>
            </w:r>
          </w:p>
        </w:tc>
        <w:tc>
          <w:tcPr>
            <w:tcW w:w="208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0CE27BE"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4"/>
                <w:shd w:val="clear" w:color="auto" w:fill="FFFFFF"/>
              </w:rPr>
            </w:pPr>
            <w:r w:rsidRPr="002C3B2D">
              <w:rPr>
                <w:rFonts w:ascii="Times New Roman" w:hAnsi="Times New Roman" w:cs="Times New Roman"/>
                <w:sz w:val="20"/>
                <w:szCs w:val="24"/>
              </w:rPr>
              <w:t>Revealing concept trends in digital democracy studies.</w:t>
            </w:r>
          </w:p>
        </w:tc>
        <w:tc>
          <w:tcPr>
            <w:tcW w:w="124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FD78AAE"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C3B2D">
              <w:rPr>
                <w:rFonts w:ascii="Times New Roman" w:hAnsi="Times New Roman" w:cs="Times New Roman"/>
                <w:sz w:val="20"/>
                <w:szCs w:val="24"/>
              </w:rPr>
              <w:t>Systematic literature review</w:t>
            </w:r>
          </w:p>
        </w:tc>
        <w:tc>
          <w:tcPr>
            <w:tcW w:w="584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AEFE2D7"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4"/>
                <w:shd w:val="clear" w:color="auto" w:fill="FFFFFF"/>
              </w:rPr>
            </w:pPr>
            <w:r w:rsidRPr="002C3B2D">
              <w:rPr>
                <w:rFonts w:ascii="Times New Roman" w:hAnsi="Times New Roman" w:cs="Times New Roman"/>
                <w:color w:val="0D0D0D"/>
                <w:sz w:val="20"/>
                <w:szCs w:val="24"/>
                <w:shd w:val="clear" w:color="auto" w:fill="FFFFFF"/>
              </w:rPr>
              <w:t xml:space="preserve">Research on digital democracy finds that there has been a dynamic exploration of digital democracy, with a focus on its implications for democracy. </w:t>
            </w:r>
            <w:r w:rsidRPr="00343F15">
              <w:rPr>
                <w:rFonts w:ascii="Times New Roman" w:hAnsi="Times New Roman" w:cs="Times New Roman"/>
                <w:color w:val="0D0D0D"/>
                <w:sz w:val="20"/>
                <w:szCs w:val="24"/>
                <w:shd w:val="clear" w:color="auto" w:fill="FFFFFF"/>
              </w:rPr>
              <w:t>It underscores the significance of politicians using social media platforms for political campaigns to en</w:t>
            </w:r>
            <w:r>
              <w:rPr>
                <w:rFonts w:ascii="Times New Roman" w:hAnsi="Times New Roman" w:cs="Times New Roman"/>
                <w:color w:val="0D0D0D"/>
                <w:sz w:val="20"/>
                <w:szCs w:val="24"/>
                <w:shd w:val="clear" w:color="auto" w:fill="FFFFFF"/>
              </w:rPr>
              <w:t>hance their image</w:t>
            </w:r>
            <w:r w:rsidRPr="002C3B2D">
              <w:rPr>
                <w:rFonts w:ascii="Times New Roman" w:hAnsi="Times New Roman" w:cs="Times New Roman"/>
                <w:color w:val="0D0D0D"/>
                <w:sz w:val="20"/>
                <w:szCs w:val="24"/>
                <w:shd w:val="clear" w:color="auto" w:fill="FFFFFF"/>
              </w:rPr>
              <w:t>.</w:t>
            </w:r>
          </w:p>
        </w:tc>
      </w:tr>
      <w:tr w:rsidR="00C275D6" w:rsidRPr="002C3B2D" w14:paraId="1D6D3563" w14:textId="77777777" w:rsidTr="00D04FF0">
        <w:tc>
          <w:tcPr>
            <w:cnfStyle w:val="001000000000" w:firstRow="0" w:lastRow="0" w:firstColumn="1" w:lastColumn="0" w:oddVBand="0" w:evenVBand="0" w:oddHBand="0" w:evenHBand="0" w:firstRowFirstColumn="0" w:firstRowLastColumn="0" w:lastRowFirstColumn="0" w:lastRowLastColumn="0"/>
            <w:tcW w:w="131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CD7EB97" w14:textId="77777777" w:rsidR="00C275D6" w:rsidRPr="002C3B2D" w:rsidRDefault="00C275D6" w:rsidP="00D04FF0">
            <w:pPr>
              <w:spacing w:after="120"/>
              <w:jc w:val="both"/>
              <w:rPr>
                <w:rFonts w:ascii="Times New Roman" w:hAnsi="Times New Roman" w:cs="Times New Roman"/>
                <w:b w:val="0"/>
                <w:color w:val="0D0D0D"/>
                <w:sz w:val="20"/>
                <w:szCs w:val="20"/>
                <w:shd w:val="clear" w:color="auto" w:fill="FFFFFF"/>
              </w:rPr>
            </w:pPr>
            <w:r w:rsidRPr="002C3B2D">
              <w:rPr>
                <w:color w:val="0D0D0D"/>
                <w:sz w:val="20"/>
                <w:szCs w:val="20"/>
                <w:shd w:val="clear" w:color="auto" w:fill="FFFFFF"/>
              </w:rPr>
              <w:fldChar w:fldCharType="begin" w:fldLock="1"/>
            </w:r>
            <w:r w:rsidRPr="002C3B2D">
              <w:rPr>
                <w:rFonts w:ascii="Times New Roman" w:hAnsi="Times New Roman" w:cs="Times New Roman"/>
                <w:b w:val="0"/>
                <w:bCs w:val="0"/>
                <w:color w:val="0D0D0D"/>
                <w:sz w:val="20"/>
                <w:szCs w:val="20"/>
                <w:shd w:val="clear" w:color="auto" w:fill="FFFFFF"/>
              </w:rPr>
              <w:instrText>ADDIN CSL_CITATION {"citationItems":[{"id":"ITEM-1","itemData":{"DOI":"10.1146/annurev-economics-081919-050239","ISSN":"19411391","abstract":"How do the Internet and social media affect political outcomes? We review empirical evidence from the recent political economy literature, focusing primarily on work that considers traits that distinguish the Internet and social media from traditional off-line media, such as low barriers to entry and reliance on user-generated content. We discuss the main results about the effects of the Internet in general, and social media in particular, on voting, street protests, attitudes toward government, political polarization, xenophobia, and politicians' behavior. We also review evidence on the role of social media in the dissemination of fake news, and we summarize results about the strategies employed by autocratic regimes to censor the Internet and to use social media for surveillance and propaganda. We conclude by highlighting open questions about how the Internet and social media shape politics in democracies and autocracies.","author":[{"dropping-particle":"","family":"Zhuravskaya","given":"Ekaterina","non-dropping-particle":"","parse-names":false,"suffix":""},{"dropping-particle":"","family":"Petrova","given":"Maria","non-dropping-particle":"","parse-names":false,"suffix":""},{"dropping-particle":"","family":"Enikolopov","given":"Ruben","non-dropping-particle":"","parse-names":false,"suffix":""}],"container-title":"Annual Review of Economics","id":"ITEM-1","issued":{"date-parts":[["2020"]]},"page":"415-438","title":"Political effects of the internet and social media","type":"article-journal","volume":"12"},"uris":["http://www.mendeley.com/documents/?uuid=f24e19d7-77a2-4a6a-8ec4-e688bc189793"]}],"mendeley":{"formattedCitation":"(Zhuravskaya et al., 2020)","plainTextFormattedCitation":"(Zhuravskaya et al., 2020)","previouslyFormattedCitation":"(Zhuravskaya et al., 2020)"},"properties":{"noteIndex":0},"schema":"https://github.com/citation-style-language/schema/raw/master/csl-citation.json"}</w:instrText>
            </w:r>
            <w:r w:rsidRPr="002C3B2D">
              <w:rPr>
                <w:color w:val="0D0D0D"/>
                <w:sz w:val="20"/>
                <w:szCs w:val="20"/>
                <w:shd w:val="clear" w:color="auto" w:fill="FFFFFF"/>
              </w:rPr>
              <w:fldChar w:fldCharType="separate"/>
            </w:r>
            <w:r w:rsidRPr="002C3B2D">
              <w:rPr>
                <w:rFonts w:ascii="Times New Roman" w:hAnsi="Times New Roman" w:cs="Times New Roman"/>
                <w:b w:val="0"/>
                <w:bCs w:val="0"/>
                <w:noProof/>
                <w:color w:val="0D0D0D"/>
                <w:sz w:val="20"/>
                <w:szCs w:val="20"/>
                <w:shd w:val="clear" w:color="auto" w:fill="FFFFFF"/>
              </w:rPr>
              <w:t>(Zhuravskaya et al., 2020)</w:t>
            </w:r>
            <w:r w:rsidRPr="002C3B2D">
              <w:rPr>
                <w:color w:val="0D0D0D"/>
                <w:sz w:val="20"/>
                <w:szCs w:val="20"/>
                <w:shd w:val="clear" w:color="auto" w:fill="FFFFFF"/>
              </w:rPr>
              <w:fldChar w:fldCharType="end"/>
            </w:r>
          </w:p>
        </w:tc>
        <w:tc>
          <w:tcPr>
            <w:tcW w:w="208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275D73A"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color w:val="0D0D0D"/>
                <w:sz w:val="20"/>
                <w:szCs w:val="20"/>
                <w:shd w:val="clear" w:color="auto" w:fill="FFFFFF"/>
              </w:rPr>
              <w:t>Review insights into the role of the Internet and social media in politics in recent years and consider the differences in the impact of Internet and social media features versus traditional media.</w:t>
            </w:r>
          </w:p>
        </w:tc>
        <w:tc>
          <w:tcPr>
            <w:tcW w:w="124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DCE779A"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sz w:val="20"/>
                <w:szCs w:val="20"/>
              </w:rPr>
              <w:t>Systematic literature review</w:t>
            </w:r>
          </w:p>
        </w:tc>
        <w:tc>
          <w:tcPr>
            <w:tcW w:w="584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4CF3D3E"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9E0E0F">
              <w:rPr>
                <w:rFonts w:ascii="Times New Roman" w:hAnsi="Times New Roman" w:cs="Times New Roman"/>
                <w:color w:val="0D0D0D"/>
                <w:sz w:val="20"/>
                <w:szCs w:val="20"/>
                <w:shd w:val="clear" w:color="auto" w:fill="FFFFFF"/>
              </w:rPr>
              <w:t>Studies indicate that despite widespread concerns about power manipulation, corruption, and authoritarian influence in traditional media, the Internet and free social media</w:t>
            </w:r>
            <w:r>
              <w:rPr>
                <w:rFonts w:ascii="Times New Roman" w:hAnsi="Times New Roman" w:cs="Times New Roman"/>
                <w:color w:val="0D0D0D"/>
                <w:sz w:val="20"/>
                <w:szCs w:val="20"/>
                <w:shd w:val="clear" w:color="auto" w:fill="FFFFFF"/>
              </w:rPr>
              <w:t xml:space="preserve"> enhance transparency by broadly disseminating information and aiding the organization of public protest. </w:t>
            </w:r>
            <w:r w:rsidRPr="00F17BDF">
              <w:rPr>
                <w:rFonts w:ascii="Times New Roman" w:hAnsi="Times New Roman" w:cs="Times New Roman"/>
                <w:color w:val="0D0D0D"/>
                <w:sz w:val="20"/>
                <w:szCs w:val="20"/>
                <w:shd w:val="clear" w:color="auto" w:fill="FFFFFF"/>
              </w:rPr>
              <w:t>In reality, younger generations, often considered experienced users, are less susceptible to the influence of fake new</w:t>
            </w:r>
            <w:r>
              <w:rPr>
                <w:rFonts w:ascii="Times New Roman" w:hAnsi="Times New Roman" w:cs="Times New Roman"/>
                <w:color w:val="0D0D0D"/>
                <w:sz w:val="20"/>
                <w:szCs w:val="20"/>
                <w:shd w:val="clear" w:color="auto" w:fill="FFFFFF"/>
              </w:rPr>
              <w:t>s compared to older generations</w:t>
            </w:r>
            <w:r w:rsidRPr="002C3B2D">
              <w:rPr>
                <w:rFonts w:ascii="Times New Roman" w:hAnsi="Times New Roman" w:cs="Times New Roman"/>
                <w:color w:val="0D0D0D"/>
                <w:sz w:val="20"/>
                <w:szCs w:val="20"/>
                <w:shd w:val="clear" w:color="auto" w:fill="FFFFFF"/>
              </w:rPr>
              <w:t>.</w:t>
            </w:r>
          </w:p>
        </w:tc>
      </w:tr>
      <w:tr w:rsidR="00C275D6" w:rsidRPr="002C3B2D" w14:paraId="14770A42" w14:textId="77777777" w:rsidTr="00D04FF0">
        <w:tc>
          <w:tcPr>
            <w:cnfStyle w:val="001000000000" w:firstRow="0" w:lastRow="0" w:firstColumn="1" w:lastColumn="0" w:oddVBand="0" w:evenVBand="0" w:oddHBand="0" w:evenHBand="0" w:firstRowFirstColumn="0" w:firstRowLastColumn="0" w:lastRowFirstColumn="0" w:lastRowLastColumn="0"/>
            <w:tcW w:w="131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1A5E3D8" w14:textId="77777777" w:rsidR="00C275D6" w:rsidRPr="002C3B2D" w:rsidRDefault="00C275D6" w:rsidP="00D04FF0">
            <w:pPr>
              <w:spacing w:after="120"/>
              <w:jc w:val="both"/>
              <w:rPr>
                <w:rFonts w:ascii="Times New Roman" w:hAnsi="Times New Roman" w:cs="Times New Roman"/>
                <w:b w:val="0"/>
                <w:color w:val="0D0D0D"/>
                <w:sz w:val="20"/>
                <w:szCs w:val="20"/>
                <w:shd w:val="clear" w:color="auto" w:fill="FFFFFF"/>
              </w:rPr>
            </w:pPr>
            <w:r w:rsidRPr="002C3B2D">
              <w:rPr>
                <w:color w:val="0D0D0D"/>
                <w:sz w:val="20"/>
                <w:szCs w:val="20"/>
                <w:shd w:val="clear" w:color="auto" w:fill="FFFFFF"/>
              </w:rPr>
              <w:lastRenderedPageBreak/>
              <w:fldChar w:fldCharType="begin" w:fldLock="1"/>
            </w:r>
            <w:r w:rsidRPr="002C3B2D">
              <w:rPr>
                <w:rFonts w:ascii="Times New Roman" w:hAnsi="Times New Roman" w:cs="Times New Roman"/>
                <w:b w:val="0"/>
                <w:bCs w:val="0"/>
                <w:color w:val="0D0D0D"/>
                <w:sz w:val="20"/>
                <w:szCs w:val="20"/>
                <w:shd w:val="clear" w:color="auto" w:fill="FFFFFF"/>
              </w:rPr>
              <w:instrText>ADDIN CSL_CITATION {"citationItems":[{"id":"ITEM-1","itemData":{"DOI":"10.1080/1369118X.2021.2013919","ISSN":"14684462","abstract":"The advent of online technologies has been triggering a wave of empirical examinations of online political participation (OPP) over the past twenty years. It also stimulated scholarly debate on how to conceptualize political participation in a digital age. Scholars differ on whether to consider passive and expressive online behaviors part of or a mere precursor to political participation. This study argues that due to its rapid evolution as well as its dependence on platform affordances, quantitative empirical studies on OPP may be prone to deviations between established, much-cited definitions and measurements applied in the field. Based on a systematic literature review of 289 international peer-reviewed survey-based and experimental studies, we analyze both definitions and measurements of OPP. We find a series of disconnections: Measures preponderantly address online activities, yet merely a small share of definitions focuses on the online sphere. While only few definitions account for passive activities (e.g., reading news about politics), many operationalizations include measures capturing such passive behaviors. Expressive activities are most popular in measures of OPP, but definitions rarely reflect this focus. Finally, while measures of OPP are prone to be platform-specific, definitions tend to neglect this characteristic. We conclude by reflecting the conceptual implications of common measurement practices for the study of OPP.","author":[{"dropping-particle":"","family":"Ruess","given":"Christina","non-dropping-particle":"","parse-names":false,"suffix":""},{"dropping-particle":"","family":"Hoffmann","given":"Christian Pieter","non-dropping-particle":"","parse-names":false,"suffix":""},{"dropping-particle":"","family":"Boulianne","given":"Shelley","non-dropping-particle":"","parse-names":false,"suffix":""},{"dropping-particle":"","family":"Heger","given":"Katharina","non-dropping-particle":"","parse-names":false,"suffix":""}],"container-title":"Information Communication and Society","id":"ITEM-1","issue":"8","issued":{"date-parts":[["2023"]]},"page":"1495-1512","title":"Online political participation: the evolution of a concept","type":"article-journal","volume":"26"},"uris":["http://www.mendeley.com/documents/?uuid=a72efa31-4ed7-4923-a0d6-d4c29524a37b"]}],"mendeley":{"formattedCitation":"(Ruess et al., 2023)","plainTextFormattedCitation":"(Ruess et al., 2023)","previouslyFormattedCitation":"(Ruess et al., 2023)"},"properties":{"noteIndex":0},"schema":"https://github.com/citation-style-language/schema/raw/master/csl-citation.json"}</w:instrText>
            </w:r>
            <w:r w:rsidRPr="002C3B2D">
              <w:rPr>
                <w:color w:val="0D0D0D"/>
                <w:sz w:val="20"/>
                <w:szCs w:val="20"/>
                <w:shd w:val="clear" w:color="auto" w:fill="FFFFFF"/>
              </w:rPr>
              <w:fldChar w:fldCharType="separate"/>
            </w:r>
            <w:r w:rsidRPr="002C3B2D">
              <w:rPr>
                <w:rFonts w:ascii="Times New Roman" w:hAnsi="Times New Roman" w:cs="Times New Roman"/>
                <w:b w:val="0"/>
                <w:bCs w:val="0"/>
                <w:noProof/>
                <w:color w:val="0D0D0D"/>
                <w:sz w:val="20"/>
                <w:szCs w:val="20"/>
                <w:shd w:val="clear" w:color="auto" w:fill="FFFFFF"/>
              </w:rPr>
              <w:t>(Ruess et al., 2023)</w:t>
            </w:r>
            <w:r w:rsidRPr="002C3B2D">
              <w:rPr>
                <w:color w:val="0D0D0D"/>
                <w:sz w:val="20"/>
                <w:szCs w:val="20"/>
                <w:shd w:val="clear" w:color="auto" w:fill="FFFFFF"/>
              </w:rPr>
              <w:fldChar w:fldCharType="end"/>
            </w:r>
          </w:p>
        </w:tc>
        <w:tc>
          <w:tcPr>
            <w:tcW w:w="208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42296E1"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color w:val="0D0D0D"/>
                <w:sz w:val="20"/>
                <w:szCs w:val="20"/>
                <w:shd w:val="clear" w:color="auto" w:fill="FFFFFF"/>
              </w:rPr>
              <w:t xml:space="preserve">Identify and analyze gaps </w:t>
            </w:r>
            <w:r>
              <w:rPr>
                <w:rFonts w:ascii="Times New Roman" w:hAnsi="Times New Roman" w:cs="Times New Roman"/>
                <w:color w:val="0D0D0D"/>
                <w:sz w:val="20"/>
                <w:szCs w:val="20"/>
                <w:shd w:val="clear" w:color="auto" w:fill="FFFFFF"/>
              </w:rPr>
              <w:t xml:space="preserve">between </w:t>
            </w:r>
            <w:r w:rsidRPr="002C3B2D">
              <w:rPr>
                <w:rFonts w:ascii="Times New Roman" w:hAnsi="Times New Roman" w:cs="Times New Roman"/>
                <w:color w:val="0D0D0D"/>
                <w:sz w:val="20"/>
                <w:szCs w:val="20"/>
                <w:shd w:val="clear" w:color="auto" w:fill="FFFFFF"/>
              </w:rPr>
              <w:t xml:space="preserve">measurements </w:t>
            </w:r>
            <w:r>
              <w:rPr>
                <w:rFonts w:ascii="Times New Roman" w:hAnsi="Times New Roman" w:cs="Times New Roman"/>
                <w:color w:val="0D0D0D"/>
                <w:sz w:val="20"/>
                <w:szCs w:val="20"/>
                <w:shd w:val="clear" w:color="auto" w:fill="FFFFFF"/>
              </w:rPr>
              <w:t xml:space="preserve">and </w:t>
            </w:r>
            <w:r w:rsidRPr="002C3B2D">
              <w:rPr>
                <w:rFonts w:ascii="Times New Roman" w:hAnsi="Times New Roman" w:cs="Times New Roman"/>
                <w:color w:val="0D0D0D"/>
                <w:sz w:val="20"/>
                <w:szCs w:val="20"/>
                <w:shd w:val="clear" w:color="auto" w:fill="FFFFFF"/>
              </w:rPr>
              <w:t>definitions of Online Political Participation (OPP) in scientific literature.</w:t>
            </w:r>
          </w:p>
        </w:tc>
        <w:tc>
          <w:tcPr>
            <w:tcW w:w="124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E032588"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sz w:val="20"/>
                <w:szCs w:val="20"/>
              </w:rPr>
              <w:t>Systematic literature review</w:t>
            </w:r>
          </w:p>
        </w:tc>
        <w:tc>
          <w:tcPr>
            <w:tcW w:w="584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9C3B802"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A03B49">
              <w:rPr>
                <w:rFonts w:ascii="Times New Roman" w:hAnsi="Times New Roman" w:cs="Times New Roman"/>
                <w:color w:val="0D0D0D"/>
                <w:sz w:val="20"/>
                <w:szCs w:val="20"/>
                <w:shd w:val="clear" w:color="auto" w:fill="FFFFFF"/>
              </w:rPr>
              <w:t>Research indicates that while many studies incorporate measures that encompass passive behavi</w:t>
            </w:r>
            <w:r>
              <w:rPr>
                <w:rFonts w:ascii="Times New Roman" w:hAnsi="Times New Roman" w:cs="Times New Roman"/>
                <w:color w:val="0D0D0D"/>
                <w:sz w:val="20"/>
                <w:szCs w:val="20"/>
                <w:shd w:val="clear" w:color="auto" w:fill="FFFFFF"/>
              </w:rPr>
              <w:t xml:space="preserve">ors like reading political news </w:t>
            </w:r>
            <w:r w:rsidRPr="002C3B2D">
              <w:rPr>
                <w:rFonts w:ascii="Times New Roman" w:hAnsi="Times New Roman" w:cs="Times New Roman"/>
                <w:color w:val="0D0D0D"/>
                <w:sz w:val="20"/>
                <w:szCs w:val="20"/>
                <w:shd w:val="clear" w:color="auto" w:fill="FFFFFF"/>
              </w:rPr>
              <w:t>about politics, few definitions detail these passive activities. When it comes to measurements of online political participation, expressive activities are the most popular, but this concentration is rarely reflected in definitions.</w:t>
            </w:r>
          </w:p>
        </w:tc>
      </w:tr>
      <w:tr w:rsidR="00C275D6" w:rsidRPr="002C3B2D" w14:paraId="2856E2A6" w14:textId="77777777" w:rsidTr="00D04FF0">
        <w:tc>
          <w:tcPr>
            <w:cnfStyle w:val="001000000000" w:firstRow="0" w:lastRow="0" w:firstColumn="1" w:lastColumn="0" w:oddVBand="0" w:evenVBand="0" w:oddHBand="0" w:evenHBand="0" w:firstRowFirstColumn="0" w:firstRowLastColumn="0" w:lastRowFirstColumn="0" w:lastRowLastColumn="0"/>
            <w:tcW w:w="131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5D13E2C" w14:textId="77777777" w:rsidR="00C275D6" w:rsidRPr="002C3B2D" w:rsidRDefault="00C275D6" w:rsidP="00D04FF0">
            <w:pPr>
              <w:spacing w:after="120"/>
              <w:jc w:val="both"/>
              <w:rPr>
                <w:rFonts w:ascii="Times New Roman" w:hAnsi="Times New Roman" w:cs="Times New Roman"/>
                <w:b w:val="0"/>
                <w:color w:val="0D0D0D"/>
                <w:sz w:val="20"/>
                <w:szCs w:val="20"/>
                <w:shd w:val="clear" w:color="auto" w:fill="FFFFFF"/>
              </w:rPr>
            </w:pPr>
            <w:r w:rsidRPr="002C3B2D">
              <w:rPr>
                <w:color w:val="0D0D0D"/>
                <w:sz w:val="20"/>
                <w:szCs w:val="20"/>
                <w:shd w:val="clear" w:color="auto" w:fill="FFFFFF"/>
              </w:rPr>
              <w:fldChar w:fldCharType="begin" w:fldLock="1"/>
            </w:r>
            <w:r w:rsidRPr="002C3B2D">
              <w:rPr>
                <w:rFonts w:ascii="Times New Roman" w:hAnsi="Times New Roman" w:cs="Times New Roman"/>
                <w:b w:val="0"/>
                <w:bCs w:val="0"/>
                <w:color w:val="0D0D0D"/>
                <w:sz w:val="20"/>
                <w:szCs w:val="20"/>
                <w:shd w:val="clear" w:color="auto" w:fill="FFFFFF"/>
              </w:rPr>
              <w:instrText>ADDIN CSL_CITATION {"citationItems":[{"id":"ITEM-1","itemData":{"DOI":"10.1080/01402382.2022.2087410","ISSN":"17439655","abstract":"Political participation opportunities have been expanding for years, most recently through digital tools. Social media platforms have become well integrated into civic and political participation. Using a cross-national sample from the United States, United Kingdom and France, this article examines whether acts of participation associated with social media should be classified using a traditional, five-factor solution to the structure of participatory acts. The distinction between online and offline participation is set aside, focusing instead on acts supported and enabled by social media, and in particular on differences between the use of Twitter and Facebook. The analysis shows that acts enabled by social media do not load with traditional factors in the structure of participation. Political acts employing Twitter and Facebook are distinct in the factor structure of participation.","author":[{"dropping-particle":"","family":"Theocharis","given":"Yannis","non-dropping-particle":"","parse-names":false,"suffix":""},{"dropping-particle":"","family":"Boulianne","given":"Shelley","non-dropping-particle":"","parse-names":false,"suffix":""},{"dropping-particle":"","family":"Koc-Michalska","given":"Karolina","non-dropping-particle":"","parse-names":false,"suffix":""},{"dropping-particle":"","family":"Bimber","given":"Bruce","non-dropping-particle":"","parse-names":false,"suffix":""}],"container-title":"West European Politics","id":"ITEM-1","issue":"4","issued":{"date-parts":[["2023"]]},"page":"788-811","publisher":"Routledge","title":"Platform affordances and political participation: how social media reshape political engagement","type":"article-journal","volume":"46"},"uris":["http://www.mendeley.com/documents/?uuid=6f8a7bd3-ec17-4211-bbb4-6af7fe9111d6"]}],"mendeley":{"formattedCitation":"(Theocharis et al., 2023)","plainTextFormattedCitation":"(Theocharis et al., 2023)","previouslyFormattedCitation":"(Theocharis et al., 2023)"},"properties":{"noteIndex":0},"schema":"https://github.com/citation-style-language/schema/raw/master/csl-citation.json"}</w:instrText>
            </w:r>
            <w:r w:rsidRPr="002C3B2D">
              <w:rPr>
                <w:color w:val="0D0D0D"/>
                <w:sz w:val="20"/>
                <w:szCs w:val="20"/>
                <w:shd w:val="clear" w:color="auto" w:fill="FFFFFF"/>
              </w:rPr>
              <w:fldChar w:fldCharType="separate"/>
            </w:r>
            <w:r w:rsidRPr="002C3B2D">
              <w:rPr>
                <w:rFonts w:ascii="Times New Roman" w:hAnsi="Times New Roman" w:cs="Times New Roman"/>
                <w:b w:val="0"/>
                <w:bCs w:val="0"/>
                <w:noProof/>
                <w:color w:val="0D0D0D"/>
                <w:sz w:val="20"/>
                <w:szCs w:val="20"/>
                <w:shd w:val="clear" w:color="auto" w:fill="FFFFFF"/>
              </w:rPr>
              <w:t>(Theocharis et al., 2023)</w:t>
            </w:r>
            <w:r w:rsidRPr="002C3B2D">
              <w:rPr>
                <w:color w:val="0D0D0D"/>
                <w:sz w:val="20"/>
                <w:szCs w:val="20"/>
                <w:shd w:val="clear" w:color="auto" w:fill="FFFFFF"/>
              </w:rPr>
              <w:fldChar w:fldCharType="end"/>
            </w:r>
          </w:p>
        </w:tc>
        <w:tc>
          <w:tcPr>
            <w:tcW w:w="208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74B00AA"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color w:val="0D0D0D"/>
                <w:sz w:val="20"/>
                <w:szCs w:val="20"/>
                <w:shd w:val="clear" w:color="auto" w:fill="FFFFFF"/>
              </w:rPr>
              <w:t>Capture participating in politics on social media and assess how social media complements existing participation modes or inspires the development of new modes.</w:t>
            </w:r>
          </w:p>
        </w:tc>
        <w:tc>
          <w:tcPr>
            <w:tcW w:w="124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3655C10"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D0D0D"/>
                <w:sz w:val="20"/>
                <w:szCs w:val="20"/>
                <w:shd w:val="clear" w:color="auto" w:fill="FFFFFF"/>
              </w:rPr>
            </w:pPr>
            <w:r w:rsidRPr="002C3B2D">
              <w:rPr>
                <w:rFonts w:ascii="Times New Roman" w:hAnsi="Times New Roman" w:cs="Times New Roman"/>
                <w:i/>
                <w:color w:val="000000"/>
                <w:sz w:val="20"/>
                <w:szCs w:val="20"/>
              </w:rPr>
              <w:t xml:space="preserve">Large-scale cross-sectional surveys </w:t>
            </w:r>
          </w:p>
        </w:tc>
        <w:tc>
          <w:tcPr>
            <w:tcW w:w="584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289B7A3"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color w:val="0D0D0D"/>
                <w:sz w:val="20"/>
                <w:szCs w:val="20"/>
                <w:shd w:val="clear" w:color="auto" w:fill="FFFFFF"/>
              </w:rPr>
              <w:t xml:space="preserve">Research finds that social media use encourages both traditional participation activities and completely new forms. Activities related to political protests and activities related to political parties that were previously grouped under independent modes are now combined under various modes of general participation. These findings were consistent in </w:t>
            </w:r>
            <w:r>
              <w:rPr>
                <w:rFonts w:ascii="Times New Roman" w:hAnsi="Times New Roman" w:cs="Times New Roman"/>
                <w:color w:val="0D0D0D"/>
                <w:sz w:val="20"/>
                <w:szCs w:val="20"/>
                <w:shd w:val="clear" w:color="auto" w:fill="FFFFFF"/>
              </w:rPr>
              <w:t>France,</w:t>
            </w:r>
            <w:r w:rsidRPr="002C3B2D">
              <w:rPr>
                <w:rFonts w:ascii="Times New Roman" w:hAnsi="Times New Roman" w:cs="Times New Roman"/>
                <w:color w:val="0D0D0D"/>
                <w:sz w:val="20"/>
                <w:szCs w:val="20"/>
                <w:shd w:val="clear" w:color="auto" w:fill="FFFFFF"/>
              </w:rPr>
              <w:t xml:space="preserve"> </w:t>
            </w:r>
            <w:r>
              <w:rPr>
                <w:rFonts w:ascii="Times New Roman" w:hAnsi="Times New Roman" w:cs="Times New Roman"/>
                <w:color w:val="0D0D0D"/>
                <w:sz w:val="20"/>
                <w:szCs w:val="20"/>
                <w:shd w:val="clear" w:color="auto" w:fill="FFFFFF"/>
              </w:rPr>
              <w:t xml:space="preserve">the </w:t>
            </w:r>
            <w:r w:rsidRPr="002C3B2D">
              <w:rPr>
                <w:rFonts w:ascii="Times New Roman" w:hAnsi="Times New Roman" w:cs="Times New Roman"/>
                <w:color w:val="0D0D0D"/>
                <w:sz w:val="20"/>
                <w:szCs w:val="20"/>
                <w:shd w:val="clear" w:color="auto" w:fill="FFFFFF"/>
              </w:rPr>
              <w:t>Un</w:t>
            </w:r>
            <w:r>
              <w:rPr>
                <w:rFonts w:ascii="Times New Roman" w:hAnsi="Times New Roman" w:cs="Times New Roman"/>
                <w:color w:val="0D0D0D"/>
                <w:sz w:val="20"/>
                <w:szCs w:val="20"/>
                <w:shd w:val="clear" w:color="auto" w:fill="FFFFFF"/>
              </w:rPr>
              <w:t>ited States, and the United Kingdom</w:t>
            </w:r>
            <w:r w:rsidRPr="002C3B2D">
              <w:rPr>
                <w:rFonts w:ascii="Times New Roman" w:hAnsi="Times New Roman" w:cs="Times New Roman"/>
                <w:color w:val="0D0D0D"/>
                <w:sz w:val="20"/>
                <w:szCs w:val="20"/>
                <w:shd w:val="clear" w:color="auto" w:fill="FFFFFF"/>
              </w:rPr>
              <w:t>. This change may be related to the normalization of political protests and intense political polarization in some countries.</w:t>
            </w:r>
          </w:p>
        </w:tc>
      </w:tr>
      <w:tr w:rsidR="00C275D6" w:rsidRPr="002C3B2D" w14:paraId="72BC22F3" w14:textId="77777777" w:rsidTr="00D04FF0">
        <w:tc>
          <w:tcPr>
            <w:cnfStyle w:val="001000000000" w:firstRow="0" w:lastRow="0" w:firstColumn="1" w:lastColumn="0" w:oddVBand="0" w:evenVBand="0" w:oddHBand="0" w:evenHBand="0" w:firstRowFirstColumn="0" w:firstRowLastColumn="0" w:lastRowFirstColumn="0" w:lastRowLastColumn="0"/>
            <w:tcW w:w="131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841CCA7" w14:textId="77777777" w:rsidR="00C275D6" w:rsidRPr="002C3B2D" w:rsidRDefault="00C275D6" w:rsidP="00D04FF0">
            <w:pPr>
              <w:spacing w:after="120"/>
              <w:jc w:val="both"/>
              <w:rPr>
                <w:rFonts w:ascii="Times New Roman" w:hAnsi="Times New Roman" w:cs="Times New Roman"/>
                <w:b w:val="0"/>
                <w:color w:val="0D0D0D"/>
                <w:sz w:val="20"/>
                <w:szCs w:val="20"/>
                <w:shd w:val="clear" w:color="auto" w:fill="FFFFFF"/>
              </w:rPr>
            </w:pPr>
            <w:r w:rsidRPr="002C3B2D">
              <w:rPr>
                <w:color w:val="0D0D0D"/>
                <w:sz w:val="20"/>
                <w:szCs w:val="20"/>
                <w:shd w:val="clear" w:color="auto" w:fill="FFFFFF"/>
              </w:rPr>
              <w:fldChar w:fldCharType="begin" w:fldLock="1"/>
            </w:r>
            <w:r w:rsidRPr="002C3B2D">
              <w:rPr>
                <w:rFonts w:ascii="Times New Roman" w:hAnsi="Times New Roman" w:cs="Times New Roman"/>
                <w:b w:val="0"/>
                <w:bCs w:val="0"/>
                <w:color w:val="0D0D0D"/>
                <w:sz w:val="20"/>
                <w:szCs w:val="20"/>
                <w:shd w:val="clear" w:color="auto" w:fill="FFFFFF"/>
              </w:rPr>
              <w:instrText>ADDIN CSL_CITATION {"citationItems":[{"id":"ITEM-1","itemData":{"DOI":"10.1016/j.giq.2020.101486","ISSN":"0740624X","abstract":"This paper empirically investigates the association of quality information provided by a government agency on social media and citizen's online political participation. It further answers the why and how questions regarding the existence of this relationship by examining the mediating influence of transparency, trust, and responsiveness. The data was collected from 388 followers of the social media platforms of a government agency i.e. Punjab Food Authority and the findings of the analysis were obtained using structural equation modeling technique. The results reveal that the agency's provision of quality information on social media was significantly related to perceived transparency, trust in agency, perceived responsiveness, and citizens’ online political participation. Moreover, the results show that perceived transparency mediates the relationship between agency's provision of quality information on social media and citizens’ trust in agency. Additionally, trust in agency was an insignificant predictor and perceived responsiveness was a negative predictor of citizens online political participation, Also, trust in agency and perceived responsiveness suppressed the relationship between agency's provision of quality information on social media and citizens’ online political participation. This study aims to bring awareness and contribution to the body of knowledge about the governmental use of social media and its resulting benefits since in developing countries like Pakistan the research in this area is sparse. Further, it provides strategic and practical suggestions to agencies regarding advantages of utilizing social media in their communication with citizens.","author":[{"dropping-particle":"","family":"Arshad","given":"Saman","non-dropping-particle":"","parse-names":false,"suffix":""},{"dropping-particle":"","family":"Khurram","given":"Sobia","non-dropping-particle":"","parse-names":false,"suffix":""}],"container-title":"Government Information Quarterly","id":"ITEM-1","issue":"3","issued":{"date-parts":[["2020"]]},"page":"101486","publisher":"Elsevier","title":"Can government's presence on social media stimulate citizens’ online political participation? Investigating the influence of transparency, trust, and responsiveness","type":"article-journal","volume":"37"},"uris":["http://www.mendeley.com/documents/?uuid=aafbfa4d-ae0f-4308-a419-5737446c466b"]}],"mendeley":{"formattedCitation":"(Arshad &amp; Khurram, 2020)","plainTextFormattedCitation":"(Arshad &amp; Khurram, 2020)","previouslyFormattedCitation":"(Arshad &amp; Khurram, 2020)"},"properties":{"noteIndex":0},"schema":"https://github.com/citation-style-language/schema/raw/master/csl-citation.json"}</w:instrText>
            </w:r>
            <w:r w:rsidRPr="002C3B2D">
              <w:rPr>
                <w:color w:val="0D0D0D"/>
                <w:sz w:val="20"/>
                <w:szCs w:val="20"/>
                <w:shd w:val="clear" w:color="auto" w:fill="FFFFFF"/>
              </w:rPr>
              <w:fldChar w:fldCharType="separate"/>
            </w:r>
            <w:r w:rsidRPr="002C3B2D">
              <w:rPr>
                <w:rFonts w:ascii="Times New Roman" w:hAnsi="Times New Roman" w:cs="Times New Roman"/>
                <w:b w:val="0"/>
                <w:bCs w:val="0"/>
                <w:noProof/>
                <w:color w:val="0D0D0D"/>
                <w:sz w:val="20"/>
                <w:szCs w:val="20"/>
                <w:shd w:val="clear" w:color="auto" w:fill="FFFFFF"/>
              </w:rPr>
              <w:t>(Arshad &amp; Khurram, 2020)</w:t>
            </w:r>
            <w:r w:rsidRPr="002C3B2D">
              <w:rPr>
                <w:color w:val="0D0D0D"/>
                <w:sz w:val="20"/>
                <w:szCs w:val="20"/>
                <w:shd w:val="clear" w:color="auto" w:fill="FFFFFF"/>
              </w:rPr>
              <w:fldChar w:fldCharType="end"/>
            </w:r>
          </w:p>
        </w:tc>
        <w:tc>
          <w:tcPr>
            <w:tcW w:w="208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F54EE0B"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color w:val="0D0D0D"/>
                <w:sz w:val="20"/>
                <w:szCs w:val="20"/>
                <w:shd w:val="clear" w:color="auto" w:fill="FFFFFF"/>
              </w:rPr>
              <w:t>Investigating the relationship between the accuracy of information posted by government entities on social media and citizens' online political participation activities.</w:t>
            </w:r>
          </w:p>
        </w:tc>
        <w:tc>
          <w:tcPr>
            <w:tcW w:w="124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83D11DB"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color w:val="0D0D0D"/>
                <w:sz w:val="20"/>
                <w:szCs w:val="20"/>
                <w:shd w:val="clear" w:color="auto" w:fill="FFFFFF"/>
              </w:rPr>
              <w:t xml:space="preserve">Quantitative survey with a single case study </w:t>
            </w:r>
          </w:p>
        </w:tc>
        <w:tc>
          <w:tcPr>
            <w:tcW w:w="584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9E2F41F"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color w:val="0D0D0D"/>
                <w:sz w:val="20"/>
                <w:szCs w:val="20"/>
                <w:shd w:val="clear" w:color="auto" w:fill="FFFFFF"/>
              </w:rPr>
              <w:t xml:space="preserve">Research finds that people's perceptions of government responsiveness, transparency, trust in institutions, and online political activity are all positively correlated with the information </w:t>
            </w:r>
            <w:r>
              <w:rPr>
                <w:rFonts w:ascii="Times New Roman" w:hAnsi="Times New Roman" w:cs="Times New Roman"/>
                <w:color w:val="0D0D0D"/>
                <w:sz w:val="20"/>
                <w:szCs w:val="20"/>
                <w:shd w:val="clear" w:color="auto" w:fill="FFFFFF"/>
              </w:rPr>
              <w:t>shared</w:t>
            </w:r>
            <w:r w:rsidRPr="002C3B2D">
              <w:rPr>
                <w:rFonts w:ascii="Times New Roman" w:hAnsi="Times New Roman" w:cs="Times New Roman"/>
                <w:color w:val="0D0D0D"/>
                <w:sz w:val="20"/>
                <w:szCs w:val="20"/>
                <w:shd w:val="clear" w:color="auto" w:fill="FFFFFF"/>
              </w:rPr>
              <w:t xml:space="preserve"> by government entities on social media. </w:t>
            </w:r>
            <w:r w:rsidRPr="006303A2">
              <w:rPr>
                <w:rFonts w:ascii="Times New Roman" w:hAnsi="Times New Roman" w:cs="Times New Roman"/>
                <w:color w:val="0D0D0D"/>
                <w:sz w:val="20"/>
                <w:szCs w:val="20"/>
                <w:shd w:val="clear" w:color="auto" w:fill="FFFFFF"/>
              </w:rPr>
              <w:t>It illustrates the critical importance for governments to communicate openly, reliably, and responsively on social media</w:t>
            </w:r>
            <w:r>
              <w:rPr>
                <w:rFonts w:ascii="Times New Roman" w:hAnsi="Times New Roman" w:cs="Times New Roman"/>
                <w:color w:val="0D0D0D"/>
                <w:sz w:val="20"/>
                <w:szCs w:val="20"/>
                <w:shd w:val="clear" w:color="auto" w:fill="FFFFFF"/>
              </w:rPr>
              <w:t xml:space="preserve"> to foster public participation</w:t>
            </w:r>
            <w:r w:rsidRPr="002C3B2D">
              <w:rPr>
                <w:rFonts w:ascii="Times New Roman" w:hAnsi="Times New Roman" w:cs="Times New Roman"/>
                <w:color w:val="0D0D0D"/>
                <w:sz w:val="20"/>
                <w:szCs w:val="20"/>
                <w:shd w:val="clear" w:color="auto" w:fill="FFFFFF"/>
              </w:rPr>
              <w:t>.</w:t>
            </w:r>
          </w:p>
        </w:tc>
      </w:tr>
      <w:tr w:rsidR="00C275D6" w:rsidRPr="002C3B2D" w14:paraId="242F0644" w14:textId="77777777" w:rsidTr="00D04FF0">
        <w:tc>
          <w:tcPr>
            <w:cnfStyle w:val="001000000000" w:firstRow="0" w:lastRow="0" w:firstColumn="1" w:lastColumn="0" w:oddVBand="0" w:evenVBand="0" w:oddHBand="0" w:evenHBand="0" w:firstRowFirstColumn="0" w:firstRowLastColumn="0" w:lastRowFirstColumn="0" w:lastRowLastColumn="0"/>
            <w:tcW w:w="131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695AE60" w14:textId="77777777" w:rsidR="00C275D6" w:rsidRPr="002C3B2D" w:rsidRDefault="00C275D6" w:rsidP="00D04FF0">
            <w:pPr>
              <w:spacing w:after="120"/>
              <w:jc w:val="both"/>
              <w:rPr>
                <w:rFonts w:ascii="Times New Roman" w:hAnsi="Times New Roman" w:cs="Times New Roman"/>
                <w:b w:val="0"/>
                <w:color w:val="0D0D0D"/>
                <w:sz w:val="20"/>
                <w:szCs w:val="20"/>
                <w:shd w:val="clear" w:color="auto" w:fill="FFFFFF"/>
              </w:rPr>
            </w:pPr>
            <w:r w:rsidRPr="002C3B2D">
              <w:rPr>
                <w:color w:val="0D0D0D"/>
                <w:sz w:val="20"/>
                <w:szCs w:val="20"/>
                <w:shd w:val="clear" w:color="auto" w:fill="FFFFFF"/>
              </w:rPr>
              <w:fldChar w:fldCharType="begin" w:fldLock="1"/>
            </w:r>
            <w:r w:rsidRPr="002C3B2D">
              <w:rPr>
                <w:rFonts w:ascii="Times New Roman" w:hAnsi="Times New Roman" w:cs="Times New Roman"/>
                <w:b w:val="0"/>
                <w:bCs w:val="0"/>
                <w:color w:val="0D0D0D"/>
                <w:sz w:val="20"/>
                <w:szCs w:val="20"/>
                <w:shd w:val="clear" w:color="auto" w:fill="FFFFFF"/>
              </w:rPr>
              <w:instrText>ADDIN CSL_CITATION {"citationItems":[{"id":"ITEM-1","itemData":{"DOI":"10.1080/10584609.2017.1334728","ISSN":"10917675","abstract":"Although considerable research has concentrated on online campaigning, it is still unclear how politicians use different social media platforms in political communication. Focusing on the German federal election campaign 2013, this article investigates whether election candidates address the topics most important to the mass audience and to which extent their communication is shaped by the characteristics of Facebook and Twitter. Based on open-ended responses from a representative survey conducted during the election campaign, we train a human-interpretable Bayesian language model to identify political topics. Applying the model to social media messages of candidates and their direct audiences, we find that both prioritize different topics than the mass audience. The analysis also shows that politicians use Facebook and Twitter for different purposes. We relate the various findings to the mediation of political communication on social media induced by the particular characteristics of audiences and sociotechnical environments.","author":[{"dropping-particle":"","family":"Stier","given":"Sebastian","non-dropping-particle":"","parse-names":false,"suffix":""},{"dropping-particle":"","family":"Bleier","given":"Arnim","non-dropping-particle":"","parse-names":false,"suffix":""},{"dropping-particle":"","family":"Lietz","given":"Haiko","non-dropping-particle":"","parse-names":false,"suffix":""},{"dropping-particle":"","family":"Strohmaier","given":"Markus","non-dropping-particle":"","parse-names":false,"suffix":""}],"container-title":"Political Communication","id":"ITEM-1","issue":"1","issued":{"date-parts":[["2018"]]},"page":"50-74","publisher":"Routledge","title":"Election Campaigning on Social Media: Politicians, Audiences, and the Mediation of Political Communication on Facebook and Twitter","type":"article-journal","volume":"35"},"uris":["http://www.mendeley.com/documents/?uuid=aee75b25-62f9-42e2-8f6f-6ddace393026"]}],"mendeley":{"formattedCitation":"(Stier et al., 2018)","plainTextFormattedCitation":"(Stier et al., 2018)","previouslyFormattedCitation":"(Stier et al., 2018)"},"properties":{"noteIndex":0},"schema":"https://github.com/citation-style-language/schema/raw/master/csl-citation.json"}</w:instrText>
            </w:r>
            <w:r w:rsidRPr="002C3B2D">
              <w:rPr>
                <w:color w:val="0D0D0D"/>
                <w:sz w:val="20"/>
                <w:szCs w:val="20"/>
                <w:shd w:val="clear" w:color="auto" w:fill="FFFFFF"/>
              </w:rPr>
              <w:fldChar w:fldCharType="separate"/>
            </w:r>
            <w:r w:rsidRPr="002C3B2D">
              <w:rPr>
                <w:rFonts w:ascii="Times New Roman" w:hAnsi="Times New Roman" w:cs="Times New Roman"/>
                <w:b w:val="0"/>
                <w:bCs w:val="0"/>
                <w:noProof/>
                <w:color w:val="0D0D0D"/>
                <w:sz w:val="20"/>
                <w:szCs w:val="20"/>
                <w:shd w:val="clear" w:color="auto" w:fill="FFFFFF"/>
              </w:rPr>
              <w:t>(Stier et al., 2018)</w:t>
            </w:r>
            <w:r w:rsidRPr="002C3B2D">
              <w:rPr>
                <w:color w:val="0D0D0D"/>
                <w:sz w:val="20"/>
                <w:szCs w:val="20"/>
                <w:shd w:val="clear" w:color="auto" w:fill="FFFFFF"/>
              </w:rPr>
              <w:fldChar w:fldCharType="end"/>
            </w:r>
          </w:p>
        </w:tc>
        <w:tc>
          <w:tcPr>
            <w:tcW w:w="208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74F7A82"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6712CD">
              <w:rPr>
                <w:rFonts w:ascii="Times New Roman" w:hAnsi="Times New Roman" w:cs="Times New Roman"/>
                <w:color w:val="0D0D0D"/>
                <w:sz w:val="20"/>
                <w:szCs w:val="20"/>
                <w:shd w:val="clear" w:color="auto" w:fill="FFFFFF"/>
              </w:rPr>
              <w:t>This research examines election candidates who interact personally with the public regarding the main problems they face, and to find out how much influence this communication has on the features on Facebook and Twitter.</w:t>
            </w:r>
          </w:p>
        </w:tc>
        <w:tc>
          <w:tcPr>
            <w:tcW w:w="124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F1B9AB4"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color w:val="0D0D0D"/>
                <w:sz w:val="20"/>
                <w:szCs w:val="20"/>
                <w:shd w:val="clear" w:color="auto" w:fill="FFFFFF"/>
              </w:rPr>
              <w:t>Bayesian semi-supervised nonparametric single-membership language model.</w:t>
            </w:r>
          </w:p>
        </w:tc>
        <w:tc>
          <w:tcPr>
            <w:tcW w:w="584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10ABE30"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lang w:val="en-US"/>
              </w:rPr>
            </w:pPr>
            <w:r w:rsidRPr="002C3B2D">
              <w:rPr>
                <w:rFonts w:ascii="Times New Roman" w:hAnsi="Times New Roman" w:cs="Times New Roman"/>
                <w:color w:val="0D0D0D"/>
                <w:sz w:val="20"/>
                <w:szCs w:val="20"/>
                <w:shd w:val="clear" w:color="auto" w:fill="FFFFFF"/>
              </w:rPr>
              <w:t>Research reveals that on social media, politicians and their followers talk about subjects other than those that are popular with large audiences. Social media platforms have varied sociotechnical capacities that mediate campaign strategies and political communications in general. Politicians and their viewers tend to talk about events connected to their campaigns and certain social media themes instead of policy.</w:t>
            </w:r>
          </w:p>
        </w:tc>
      </w:tr>
      <w:tr w:rsidR="00C275D6" w:rsidRPr="002C3B2D" w14:paraId="202B8C70" w14:textId="77777777" w:rsidTr="00D04FF0">
        <w:tc>
          <w:tcPr>
            <w:cnfStyle w:val="001000000000" w:firstRow="0" w:lastRow="0" w:firstColumn="1" w:lastColumn="0" w:oddVBand="0" w:evenVBand="0" w:oddHBand="0" w:evenHBand="0" w:firstRowFirstColumn="0" w:firstRowLastColumn="0" w:lastRowFirstColumn="0" w:lastRowLastColumn="0"/>
            <w:tcW w:w="131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B10157A" w14:textId="77777777" w:rsidR="00C275D6" w:rsidRPr="002C3B2D" w:rsidRDefault="00C275D6" w:rsidP="00D04FF0">
            <w:pPr>
              <w:spacing w:after="120"/>
              <w:jc w:val="both"/>
              <w:rPr>
                <w:rFonts w:ascii="Times New Roman" w:hAnsi="Times New Roman" w:cs="Times New Roman"/>
                <w:b w:val="0"/>
                <w:color w:val="0D0D0D"/>
                <w:sz w:val="20"/>
                <w:szCs w:val="20"/>
                <w:shd w:val="clear" w:color="auto" w:fill="FFFFFF"/>
              </w:rPr>
            </w:pPr>
            <w:r w:rsidRPr="002C3B2D">
              <w:rPr>
                <w:color w:val="0D0D0D"/>
                <w:sz w:val="20"/>
                <w:szCs w:val="20"/>
                <w:shd w:val="clear" w:color="auto" w:fill="FFFFFF"/>
              </w:rPr>
              <w:fldChar w:fldCharType="begin" w:fldLock="1"/>
            </w:r>
            <w:r w:rsidRPr="002C3B2D">
              <w:rPr>
                <w:rFonts w:ascii="Times New Roman" w:hAnsi="Times New Roman" w:cs="Times New Roman"/>
                <w:b w:val="0"/>
                <w:bCs w:val="0"/>
                <w:color w:val="0D0D0D"/>
                <w:sz w:val="20"/>
                <w:szCs w:val="20"/>
                <w:shd w:val="clear" w:color="auto" w:fill="FFFFFF"/>
              </w:rPr>
              <w:instrText>ADDIN CSL_CITATION {"citationItems":[{"id":"ITEM-1","itemData":{"DOI":"10.1177/1940161220959553","ISSN":"19401620","abstract":"Although images have always been part of politics, research on the visual aspects of political communication recently gained momentum, especially with the spread of social media–based political communication. However, there are still several significant research gaps in this field. The aim of this article is to identify and compare the patterns and effects of Hungarian politicians’ (n = 51) image-based communication on Facebook (n = 2,992) and Instagram (n = 868) during the Hungarian parliamentary election campaign in 2018. By doing so, we shed light on two important dimensions of personalization: individualization and privatization. This work is designed to fill three gaps in the literature. We argue that existing research of visual political communication (1) treats images predominantly as illustrations, (2) is limited to single-platform studies, and (3) does not investigate the engagement effects of images. To move beyond these limitations, this study investigates images as objects of interest on their own; it adopts a cross-platform comparative approach and examines the engagement effects of visual cues by applying a combination of inductive and deductive qualitative content analysis. Our results show that images are often used to personalize communication. While on Facebook the individualization dimension of personalization is more common and popular, on Instagram its privatization dimension prevails. Furthermore, on Facebook, users like more politics-related candidate-centered images, but on Instagram we could not find similar effects for more informal visuals.","author":[{"dropping-particle":"","family":"Farkas","given":"Xénia","non-dropping-particle":"","parse-names":false,"suffix":""},{"dropping-particle":"","family":"Bene","given":"Márton","non-dropping-particle":"","parse-names":false,"suffix":""}],"container-title":"International Journal of Press/Politics","id":"ITEM-1","issue":"1","issued":{"date-parts":[["2021"]]},"page":"119-142","title":"Images, Politicians, and Social Media: Patterns and Effects of Politicians’ Image-Based Political Communication Strategies on Social Media","type":"article-journal","volume":"26"},"uris":["http://www.mendeley.com/documents/?uuid=444a9d87-aa74-43d1-9005-cb3ec5d4257e"]}],"mendeley":{"formattedCitation":"(Farkas &amp; Bene, 2021)","plainTextFormattedCitation":"(Farkas &amp; Bene, 2021)","previouslyFormattedCitation":"(Farkas &amp; Bene, 2021)"},"properties":{"noteIndex":0},"schema":"https://github.com/citation-style-language/schema/raw/master/csl-citation.json"}</w:instrText>
            </w:r>
            <w:r w:rsidRPr="002C3B2D">
              <w:rPr>
                <w:color w:val="0D0D0D"/>
                <w:sz w:val="20"/>
                <w:szCs w:val="20"/>
                <w:shd w:val="clear" w:color="auto" w:fill="FFFFFF"/>
              </w:rPr>
              <w:fldChar w:fldCharType="separate"/>
            </w:r>
            <w:r w:rsidRPr="002C3B2D">
              <w:rPr>
                <w:rFonts w:ascii="Times New Roman" w:hAnsi="Times New Roman" w:cs="Times New Roman"/>
                <w:b w:val="0"/>
                <w:bCs w:val="0"/>
                <w:noProof/>
                <w:color w:val="0D0D0D"/>
                <w:sz w:val="20"/>
                <w:szCs w:val="20"/>
                <w:shd w:val="clear" w:color="auto" w:fill="FFFFFF"/>
              </w:rPr>
              <w:t>(Farkas &amp; Bene, 2021)</w:t>
            </w:r>
            <w:r w:rsidRPr="002C3B2D">
              <w:rPr>
                <w:color w:val="0D0D0D"/>
                <w:sz w:val="20"/>
                <w:szCs w:val="20"/>
                <w:shd w:val="clear" w:color="auto" w:fill="FFFFFF"/>
              </w:rPr>
              <w:fldChar w:fldCharType="end"/>
            </w:r>
          </w:p>
        </w:tc>
        <w:tc>
          <w:tcPr>
            <w:tcW w:w="208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314BAB1"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color w:val="0D0D0D"/>
                <w:sz w:val="20"/>
                <w:szCs w:val="20"/>
                <w:shd w:val="clear" w:color="auto" w:fill="FFFFFF"/>
              </w:rPr>
              <w:t xml:space="preserve">Exploring patterns and effects of political figures' use of visual communication on </w:t>
            </w:r>
            <w:r>
              <w:rPr>
                <w:rFonts w:ascii="Times New Roman" w:hAnsi="Times New Roman" w:cs="Times New Roman"/>
                <w:color w:val="0D0D0D"/>
                <w:sz w:val="20"/>
                <w:szCs w:val="20"/>
                <w:shd w:val="clear" w:color="auto" w:fill="FFFFFF"/>
              </w:rPr>
              <w:t>Instagram</w:t>
            </w:r>
            <w:r w:rsidRPr="002C3B2D">
              <w:rPr>
                <w:rFonts w:ascii="Times New Roman" w:hAnsi="Times New Roman" w:cs="Times New Roman"/>
                <w:color w:val="0D0D0D"/>
                <w:sz w:val="20"/>
                <w:szCs w:val="20"/>
                <w:shd w:val="clear" w:color="auto" w:fill="FFFFFF"/>
              </w:rPr>
              <w:t xml:space="preserve"> and </w:t>
            </w:r>
            <w:r>
              <w:rPr>
                <w:rFonts w:ascii="Times New Roman" w:hAnsi="Times New Roman" w:cs="Times New Roman"/>
                <w:color w:val="0D0D0D"/>
                <w:sz w:val="20"/>
                <w:szCs w:val="20"/>
                <w:shd w:val="clear" w:color="auto" w:fill="FFFFFF"/>
              </w:rPr>
              <w:t>Facebook</w:t>
            </w:r>
            <w:r w:rsidRPr="002C3B2D">
              <w:rPr>
                <w:rFonts w:ascii="Times New Roman" w:hAnsi="Times New Roman" w:cs="Times New Roman"/>
                <w:color w:val="0D0D0D"/>
                <w:sz w:val="20"/>
                <w:szCs w:val="20"/>
                <w:shd w:val="clear" w:color="auto" w:fill="FFFFFF"/>
              </w:rPr>
              <w:t xml:space="preserve"> during Hungary's 2018 general election campaign, with an emphasis on the similarities and differences across platforms.</w:t>
            </w:r>
          </w:p>
        </w:tc>
        <w:tc>
          <w:tcPr>
            <w:tcW w:w="124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D4AFC2D"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sz w:val="20"/>
                <w:szCs w:val="20"/>
              </w:rPr>
              <w:t xml:space="preserve">Visual content analysis </w:t>
            </w:r>
          </w:p>
        </w:tc>
        <w:tc>
          <w:tcPr>
            <w:tcW w:w="584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0B94F7F"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color w:val="0D0D0D"/>
                <w:sz w:val="20"/>
                <w:szCs w:val="20"/>
                <w:shd w:val="clear" w:color="auto" w:fill="FFFFFF"/>
              </w:rPr>
              <w:t>Research finds that using images to personalize communications is common. Instagram is a better place for the personalization dimension of privatization, whereas Facebook is more prevalent for the individualization dimension. Additionally, on Facebook, users preferred images centered on political candidates, but on Instagram, no similar effect was found for more informal visuals.</w:t>
            </w:r>
          </w:p>
        </w:tc>
      </w:tr>
      <w:tr w:rsidR="00C275D6" w:rsidRPr="002C3B2D" w14:paraId="07C4230E" w14:textId="77777777" w:rsidTr="00D04FF0">
        <w:tc>
          <w:tcPr>
            <w:cnfStyle w:val="001000000000" w:firstRow="0" w:lastRow="0" w:firstColumn="1" w:lastColumn="0" w:oddVBand="0" w:evenVBand="0" w:oddHBand="0" w:evenHBand="0" w:firstRowFirstColumn="0" w:firstRowLastColumn="0" w:lastRowFirstColumn="0" w:lastRowLastColumn="0"/>
            <w:tcW w:w="131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1B75B3C" w14:textId="77777777" w:rsidR="00C275D6" w:rsidRPr="002C3B2D" w:rsidRDefault="00C275D6" w:rsidP="00D04FF0">
            <w:pPr>
              <w:spacing w:after="120"/>
              <w:jc w:val="both"/>
              <w:rPr>
                <w:rFonts w:ascii="Times New Roman" w:hAnsi="Times New Roman" w:cs="Times New Roman"/>
                <w:b w:val="0"/>
                <w:color w:val="0D0D0D"/>
                <w:sz w:val="20"/>
                <w:szCs w:val="20"/>
                <w:shd w:val="clear" w:color="auto" w:fill="FFFFFF"/>
              </w:rPr>
            </w:pPr>
            <w:r w:rsidRPr="002C3B2D">
              <w:rPr>
                <w:color w:val="0D0D0D"/>
                <w:sz w:val="20"/>
                <w:szCs w:val="20"/>
                <w:shd w:val="clear" w:color="auto" w:fill="FFFFFF"/>
              </w:rPr>
              <w:fldChar w:fldCharType="begin" w:fldLock="1"/>
            </w:r>
            <w:r w:rsidRPr="002C3B2D">
              <w:rPr>
                <w:rFonts w:ascii="Times New Roman" w:hAnsi="Times New Roman" w:cs="Times New Roman"/>
                <w:b w:val="0"/>
                <w:bCs w:val="0"/>
                <w:color w:val="0D0D0D"/>
                <w:sz w:val="20"/>
                <w:szCs w:val="20"/>
                <w:shd w:val="clear" w:color="auto" w:fill="FFFFFF"/>
              </w:rPr>
              <w:instrText>ADDIN CSL_CITATION {"citationItems":[{"id":"ITEM-1","itemData":{"DOI":"10.1515/omgc-2022-0006","abstract":"Purpose: Scholars have expressed great hopes that social media use can foster the democratic engagement of young adults. However, this research has largely ignored non-political, entertainment-oriented uses of social media. In this essay, I theorize that social media use can significantly dampen political engagement because, by and large, young adults use social media primarily for non-political purposes, which distracts rather than mobilizes. Design/methodology/approach: I illustrate this argument using aggregate level data from the U.S., Germany, Switzerland, and Japan by comparing relative voter turnout and social media use data of young adults. Findings: Data suggest a so called Social Media Political Participation paradox in those countries: The gap in voter turnout between young adults and older generations has not significantly decreased, despite a skyrocketing rise of social media use on the side of young adults, and the overwhelming research evidence that social media use fosters offline political participation. Implications: When trying to understand the implications of social media for democracy across the globe, entertainment-oriented content needs to be brought back in. Originality/value: This essay challenges the dominant research paradigm on social media use and political participation. It urges future research to theoretically Article Note: This article underwent single-blind peer review. develop, describe, and empirically test a comprehensive model of how social media use has the potential to mobilize and to distract.","author":[{"dropping-particle":"","family":"Matthes","given":"Jörg","non-dropping-particle":"","parse-names":false,"suffix":""}],"container-title":"Online Media and Global Communication","id":"ITEM-1","issue":"1","issued":{"date-parts":[["2022"]]},"page":"6-22","title":"Social Media and the Political Engagement of Young Adults: Between Mobilization and Distraction","type":"article-journal","volume":"1"},"uris":["http://www.mendeley.com/documents/?uuid=d24ec851-5c37-463e-b3ed-fe25dffa5cb3"]}],"mendeley":{"formattedCitation":"(Matthes, 2022)","plainTextFormattedCitation":"(Matthes, 2022)","previouslyFormattedCitation":"(Matthes, 2022)"},"properties":{"noteIndex":0},"schema":"https://github.com/citation-style-language/schema/raw/master/csl-citation.json"}</w:instrText>
            </w:r>
            <w:r w:rsidRPr="002C3B2D">
              <w:rPr>
                <w:color w:val="0D0D0D"/>
                <w:sz w:val="20"/>
                <w:szCs w:val="20"/>
                <w:shd w:val="clear" w:color="auto" w:fill="FFFFFF"/>
              </w:rPr>
              <w:fldChar w:fldCharType="separate"/>
            </w:r>
            <w:r w:rsidRPr="002C3B2D">
              <w:rPr>
                <w:rFonts w:ascii="Times New Roman" w:hAnsi="Times New Roman" w:cs="Times New Roman"/>
                <w:b w:val="0"/>
                <w:bCs w:val="0"/>
                <w:noProof/>
                <w:color w:val="0D0D0D"/>
                <w:sz w:val="20"/>
                <w:szCs w:val="20"/>
                <w:shd w:val="clear" w:color="auto" w:fill="FFFFFF"/>
              </w:rPr>
              <w:t>(Matthes, 2022)</w:t>
            </w:r>
            <w:r w:rsidRPr="002C3B2D">
              <w:rPr>
                <w:color w:val="0D0D0D"/>
                <w:sz w:val="20"/>
                <w:szCs w:val="20"/>
                <w:shd w:val="clear" w:color="auto" w:fill="FFFFFF"/>
              </w:rPr>
              <w:fldChar w:fldCharType="end"/>
            </w:r>
          </w:p>
        </w:tc>
        <w:tc>
          <w:tcPr>
            <w:tcW w:w="208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233EFA1"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317FBB">
              <w:rPr>
                <w:rFonts w:ascii="Times New Roman" w:hAnsi="Times New Roman" w:cs="Times New Roman"/>
                <w:color w:val="0D0D0D"/>
                <w:sz w:val="20"/>
                <w:szCs w:val="20"/>
                <w:shd w:val="clear" w:color="auto" w:fill="FFFFFF"/>
              </w:rPr>
              <w:t>Investigating the connection between young adults' use of social media and their engagement in political activities.</w:t>
            </w:r>
          </w:p>
        </w:tc>
        <w:tc>
          <w:tcPr>
            <w:tcW w:w="124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0D7CBD5F" w14:textId="77777777" w:rsidR="00C275D6" w:rsidRPr="002C3B2D" w:rsidRDefault="00C275D6" w:rsidP="00D04F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4"/>
                <w:lang w:val="en-US"/>
              </w:rPr>
            </w:pPr>
            <w:r w:rsidRPr="002C3B2D">
              <w:rPr>
                <w:rFonts w:ascii="Times New Roman" w:eastAsia="Times New Roman" w:hAnsi="Times New Roman" w:cs="Times New Roman"/>
                <w:sz w:val="20"/>
                <w:szCs w:val="24"/>
                <w:lang w:val="en-US"/>
              </w:rPr>
              <w:t xml:space="preserve">Comparing relative voter data at the aggregate level from the US, Germany, Switzerland, and Japan </w:t>
            </w:r>
          </w:p>
          <w:p w14:paraId="05799CBD"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p>
        </w:tc>
        <w:tc>
          <w:tcPr>
            <w:tcW w:w="584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57EAD1E"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color w:val="0D0D0D"/>
                <w:sz w:val="20"/>
                <w:szCs w:val="20"/>
                <w:shd w:val="clear" w:color="auto" w:fill="FFFFFF"/>
              </w:rPr>
              <w:lastRenderedPageBreak/>
              <w:t>The research found that, despite the exponential increase in social media use among the younger generation and the large number of</w:t>
            </w:r>
            <w:r>
              <w:rPr>
                <w:rFonts w:ascii="Times New Roman" w:hAnsi="Times New Roman" w:cs="Times New Roman"/>
                <w:color w:val="0D0D0D"/>
                <w:sz w:val="20"/>
                <w:szCs w:val="20"/>
                <w:shd w:val="clear" w:color="auto" w:fill="FFFFFF"/>
              </w:rPr>
              <w:t xml:space="preserve"> studies conducted. </w:t>
            </w:r>
            <w:r w:rsidRPr="00A469B4">
              <w:rPr>
                <w:rFonts w:ascii="Times New Roman" w:hAnsi="Times New Roman" w:cs="Times New Roman"/>
                <w:color w:val="0D0D0D"/>
                <w:sz w:val="20"/>
                <w:szCs w:val="20"/>
                <w:shd w:val="clear" w:color="auto" w:fill="FFFFFF"/>
              </w:rPr>
              <w:t>There is a gap in political participation via social media between younger and older generation voters as shown by several countries in the US,</w:t>
            </w:r>
            <w:r>
              <w:rPr>
                <w:rFonts w:ascii="Times New Roman" w:hAnsi="Times New Roman" w:cs="Times New Roman"/>
                <w:color w:val="0D0D0D"/>
                <w:sz w:val="20"/>
                <w:szCs w:val="20"/>
                <w:shd w:val="clear" w:color="auto" w:fill="FFFFFF"/>
              </w:rPr>
              <w:t xml:space="preserve"> Germany, Switzerland, and Japan</w:t>
            </w:r>
            <w:r w:rsidRPr="002C3B2D">
              <w:rPr>
                <w:rFonts w:ascii="Times New Roman" w:hAnsi="Times New Roman" w:cs="Times New Roman"/>
                <w:color w:val="0D0D0D"/>
                <w:sz w:val="20"/>
                <w:szCs w:val="20"/>
                <w:shd w:val="clear" w:color="auto" w:fill="FFFFFF"/>
              </w:rPr>
              <w:t>. Despite the skyrocketing use of social media by younger generations, numerous studies have provided evidence that social media use drives offline political engagement.</w:t>
            </w:r>
          </w:p>
        </w:tc>
      </w:tr>
      <w:tr w:rsidR="00C275D6" w:rsidRPr="002C3B2D" w14:paraId="7FAF9350" w14:textId="77777777" w:rsidTr="00D04FF0">
        <w:tc>
          <w:tcPr>
            <w:cnfStyle w:val="001000000000" w:firstRow="0" w:lastRow="0" w:firstColumn="1" w:lastColumn="0" w:oddVBand="0" w:evenVBand="0" w:oddHBand="0" w:evenHBand="0" w:firstRowFirstColumn="0" w:firstRowLastColumn="0" w:lastRowFirstColumn="0" w:lastRowLastColumn="0"/>
            <w:tcW w:w="131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A818AAF" w14:textId="77777777" w:rsidR="00C275D6" w:rsidRPr="002C3B2D" w:rsidRDefault="00C275D6" w:rsidP="00D04FF0">
            <w:pPr>
              <w:spacing w:after="120"/>
              <w:jc w:val="both"/>
              <w:rPr>
                <w:rFonts w:ascii="Times New Roman" w:hAnsi="Times New Roman" w:cs="Times New Roman"/>
                <w:b w:val="0"/>
                <w:color w:val="0D0D0D"/>
                <w:sz w:val="20"/>
                <w:szCs w:val="20"/>
                <w:shd w:val="clear" w:color="auto" w:fill="FFFFFF"/>
              </w:rPr>
            </w:pPr>
            <w:r w:rsidRPr="002C3B2D">
              <w:rPr>
                <w:color w:val="0D0D0D"/>
                <w:sz w:val="20"/>
                <w:szCs w:val="20"/>
                <w:shd w:val="clear" w:color="auto" w:fill="FFFFFF"/>
              </w:rPr>
              <w:lastRenderedPageBreak/>
              <w:fldChar w:fldCharType="begin" w:fldLock="1"/>
            </w:r>
            <w:r w:rsidRPr="002C3B2D">
              <w:rPr>
                <w:rFonts w:ascii="Times New Roman" w:hAnsi="Times New Roman" w:cs="Times New Roman"/>
                <w:b w:val="0"/>
                <w:bCs w:val="0"/>
                <w:color w:val="0D0D0D"/>
                <w:sz w:val="20"/>
                <w:szCs w:val="20"/>
                <w:shd w:val="clear" w:color="auto" w:fill="FFFFFF"/>
              </w:rPr>
              <w:instrText>ADDIN CSL_CITATION {"citationItems":[{"id":"ITEM-1","itemData":{"DOI":"10.17645/mac.v8i2.2764","ISSN":"21832439","abstract":"Young citizens increasingly turn to social media platforms for political information. These platforms enable direct communication between politicians and citizens, circumventing the influence of traditional news outlets. We still know little about the consequences of direct contact with politicians on such platforms for citizens’ political participation. Here, we argue that the interplay of different actors in the political news diet of citizens should be investigated from a networked communication perspective. Relying on a cross-sectional survey of young Danes (15–25 years old, n = 567), we investigate the relationship between following politicians on social media and: (a) the composition of young citizens’ political media diet; and (b) their civic messaging and campaign participation. Following political actors on social media relates to increased campaign engagement and can be a catalyst for young people’s exposure to campaign news, but their friends and followers function as the main node of their political online networks. We document a process of the de-mediation of politics on social media: Established news media lose influence as primary information sources for young citizens. We discuss these results in the context of users’ active curation and passive selection of their political social media diet.","author":[{"dropping-particle":"","family":"Marquart","given":"Franziska","non-dropping-particle":"","parse-names":false,"suffix":""},{"dropping-particle":"","family":"Ohme","given":"Jakob","non-dropping-particle":"","parse-names":false,"suffix":""},{"dropping-particle":"","family":"Möller","given":"Judith","non-dropping-particle":"","parse-names":false,"suffix":""}],"container-title":"Media and Communication","id":"ITEM-1","issue":"2","issued":{"date-parts":[["2020"]]},"page":"196-207","title":"Following politicians on social media: Effects for political information, peer communication, and youth engagement","type":"article-journal","volume":"8"},"uris":["http://www.mendeley.com/documents/?uuid=c3cc4d44-e030-46cb-bb79-d733ea50d1ae"]}],"mendeley":{"formattedCitation":"(Marquart et al., 2020)","plainTextFormattedCitation":"(Marquart et al., 2020)","previouslyFormattedCitation":"(Marquart et al., 2020)"},"properties":{"noteIndex":0},"schema":"https://github.com/citation-style-language/schema/raw/master/csl-citation.json"}</w:instrText>
            </w:r>
            <w:r w:rsidRPr="002C3B2D">
              <w:rPr>
                <w:color w:val="0D0D0D"/>
                <w:sz w:val="20"/>
                <w:szCs w:val="20"/>
                <w:shd w:val="clear" w:color="auto" w:fill="FFFFFF"/>
              </w:rPr>
              <w:fldChar w:fldCharType="separate"/>
            </w:r>
            <w:r w:rsidRPr="002C3B2D">
              <w:rPr>
                <w:rFonts w:ascii="Times New Roman" w:hAnsi="Times New Roman" w:cs="Times New Roman"/>
                <w:b w:val="0"/>
                <w:bCs w:val="0"/>
                <w:noProof/>
                <w:color w:val="0D0D0D"/>
                <w:sz w:val="20"/>
                <w:szCs w:val="20"/>
                <w:shd w:val="clear" w:color="auto" w:fill="FFFFFF"/>
              </w:rPr>
              <w:t>(Marquart et al., 2020)</w:t>
            </w:r>
            <w:r w:rsidRPr="002C3B2D">
              <w:rPr>
                <w:color w:val="0D0D0D"/>
                <w:sz w:val="20"/>
                <w:szCs w:val="20"/>
                <w:shd w:val="clear" w:color="auto" w:fill="FFFFFF"/>
              </w:rPr>
              <w:fldChar w:fldCharType="end"/>
            </w:r>
          </w:p>
        </w:tc>
        <w:tc>
          <w:tcPr>
            <w:tcW w:w="208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6B210B3"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color w:val="0D0D0D"/>
                <w:sz w:val="20"/>
                <w:szCs w:val="20"/>
                <w:shd w:val="clear" w:color="auto" w:fill="FFFFFF"/>
              </w:rPr>
              <w:t>Investigating the consequences of interactions between politicians and young people on social media platforms on political participation.</w:t>
            </w:r>
          </w:p>
        </w:tc>
        <w:tc>
          <w:tcPr>
            <w:tcW w:w="124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837748D"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color w:val="0D0D0D"/>
                <w:sz w:val="20"/>
                <w:szCs w:val="20"/>
                <w:shd w:val="clear" w:color="auto" w:fill="FFFFFF"/>
              </w:rPr>
              <w:t>Cross-sectional survey</w:t>
            </w:r>
          </w:p>
        </w:tc>
        <w:tc>
          <w:tcPr>
            <w:tcW w:w="584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27F10AD"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color w:val="0D0D0D"/>
                <w:sz w:val="20"/>
                <w:szCs w:val="20"/>
                <w:shd w:val="clear" w:color="auto" w:fill="FFFFFF"/>
              </w:rPr>
              <w:t>The research found that political interest and peer discussion correlate with an increased likelihood of following politicians on social media, while posts from politicians and friends significantly influence campaign engagement among younger generations.</w:t>
            </w:r>
          </w:p>
        </w:tc>
      </w:tr>
      <w:tr w:rsidR="00C275D6" w:rsidRPr="002C3B2D" w14:paraId="6A86435A" w14:textId="77777777" w:rsidTr="00D04FF0">
        <w:tc>
          <w:tcPr>
            <w:cnfStyle w:val="001000000000" w:firstRow="0" w:lastRow="0" w:firstColumn="1" w:lastColumn="0" w:oddVBand="0" w:evenVBand="0" w:oddHBand="0" w:evenHBand="0" w:firstRowFirstColumn="0" w:firstRowLastColumn="0" w:lastRowFirstColumn="0" w:lastRowLastColumn="0"/>
            <w:tcW w:w="131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DB3556F" w14:textId="77777777" w:rsidR="00C275D6" w:rsidRPr="002C3B2D" w:rsidRDefault="00C275D6" w:rsidP="00D04FF0">
            <w:pPr>
              <w:spacing w:after="120"/>
              <w:jc w:val="both"/>
              <w:rPr>
                <w:rFonts w:ascii="Times New Roman" w:hAnsi="Times New Roman" w:cs="Times New Roman"/>
                <w:b w:val="0"/>
                <w:color w:val="0D0D0D"/>
                <w:sz w:val="20"/>
                <w:szCs w:val="20"/>
                <w:shd w:val="clear" w:color="auto" w:fill="FFFFFF"/>
              </w:rPr>
            </w:pPr>
            <w:r w:rsidRPr="002C3B2D">
              <w:rPr>
                <w:color w:val="0D0D0D"/>
                <w:sz w:val="20"/>
                <w:szCs w:val="20"/>
                <w:shd w:val="clear" w:color="auto" w:fill="FFFFFF"/>
              </w:rPr>
              <w:fldChar w:fldCharType="begin" w:fldLock="1"/>
            </w:r>
            <w:r w:rsidRPr="002C3B2D">
              <w:rPr>
                <w:rFonts w:ascii="Times New Roman" w:hAnsi="Times New Roman" w:cs="Times New Roman"/>
                <w:b w:val="0"/>
                <w:bCs w:val="0"/>
                <w:color w:val="0D0D0D"/>
                <w:sz w:val="20"/>
                <w:szCs w:val="20"/>
                <w:shd w:val="clear" w:color="auto" w:fill="FFFFFF"/>
              </w:rPr>
              <w:instrText>ADDIN CSL_CITATION {"citationItems":[{"id":"ITEM-1","itemData":{"DOI":"10.1007/s11135-020-00985-9","ISBN":"0123456789","ISSN":"15737845","abstract":"Youth participation in political matters has gained attention among people around the globe where youth involvement in certain political activities has been witnessed (of public in Indonesia and Pakistan). Keeping in view this scenario, the current study aimed to identify the sway of social media in enhancing youth involvement in political learning, political participation and political efficacy. This quantitative study was conducted through online and offline survey in both countries at the time of general elections. The data was gathered from both countries in systematic manner where the data was collected from Pakistan (General Elections, 2018) firstly and then from Indonesia (National Elections, 2019). A total of four hundred respondents (200 from each country) gave their opinions through structured questionnaires. The results revealed that the youth being considered as millennial has a significant role in contributing to the discourse of politics. The results show that the use of social media facilitates youth to participate in political activities and those activities enhance their knowledge, provide a chance to participate and build the capacity of political efficacy. It is to conclude that youth has actively engaged and use to discuss the political matters on social media to sensitize the public. As such, the role of youth, to some extent, has changed the political situations in both countries.","author":[{"dropping-particle":"","family":"Ida","given":"Rachmah","non-dropping-particle":"","parse-names":false,"suffix":""},{"dropping-particle":"","family":"Saud","given":"Muhammad","non-dropping-particle":"","parse-names":false,"suffix":""},{"dropping-particle":"","family":"Mashud","given":"Musta’in","non-dropping-particle":"","parse-names":false,"suffix":""}],"container-title":"Quality and Quantity","id":"ITEM-1","issue":"4","issued":{"date-parts":[["2020"]]},"page":"1285-1297","publisher":"Springer Netherlands","title":"An empirical analysis of social media usage, political learning and participation among youth: a comparative study of Indonesia and Pakistan","type":"article-journal","volume":"54"},"uris":["http://www.mendeley.com/documents/?uuid=602d17b9-b056-4809-9548-3a1f9b3c811c"]}],"mendeley":{"formattedCitation":"(Ida et al., 2020)","plainTextFormattedCitation":"(Ida et al., 2020)","previouslyFormattedCitation":"(Ida et al., 2020)"},"properties":{"noteIndex":0},"schema":"https://github.com/citation-style-language/schema/raw/master/csl-citation.json"}</w:instrText>
            </w:r>
            <w:r w:rsidRPr="002C3B2D">
              <w:rPr>
                <w:color w:val="0D0D0D"/>
                <w:sz w:val="20"/>
                <w:szCs w:val="20"/>
                <w:shd w:val="clear" w:color="auto" w:fill="FFFFFF"/>
              </w:rPr>
              <w:fldChar w:fldCharType="separate"/>
            </w:r>
            <w:r w:rsidRPr="002C3B2D">
              <w:rPr>
                <w:rFonts w:ascii="Times New Roman" w:hAnsi="Times New Roman" w:cs="Times New Roman"/>
                <w:b w:val="0"/>
                <w:bCs w:val="0"/>
                <w:noProof/>
                <w:color w:val="0D0D0D"/>
                <w:sz w:val="20"/>
                <w:szCs w:val="20"/>
                <w:shd w:val="clear" w:color="auto" w:fill="FFFFFF"/>
              </w:rPr>
              <w:t>(Ida et al., 2020)</w:t>
            </w:r>
            <w:r w:rsidRPr="002C3B2D">
              <w:rPr>
                <w:color w:val="0D0D0D"/>
                <w:sz w:val="20"/>
                <w:szCs w:val="20"/>
                <w:shd w:val="clear" w:color="auto" w:fill="FFFFFF"/>
              </w:rPr>
              <w:fldChar w:fldCharType="end"/>
            </w:r>
          </w:p>
        </w:tc>
        <w:tc>
          <w:tcPr>
            <w:tcW w:w="208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3E1300F"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color w:val="0D0D0D"/>
                <w:sz w:val="20"/>
                <w:szCs w:val="20"/>
                <w:shd w:val="clear" w:color="auto" w:fill="FFFFFF"/>
              </w:rPr>
              <w:t>Knowing the role of social media in influencing politics has changed political behavior, political education, involvement in public affairs, and several other political activities in Pakistan and Indonesia.</w:t>
            </w:r>
          </w:p>
        </w:tc>
        <w:tc>
          <w:tcPr>
            <w:tcW w:w="124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0FD73C8"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color w:val="0D0D0D"/>
                <w:sz w:val="20"/>
                <w:szCs w:val="20"/>
                <w:shd w:val="clear" w:color="auto" w:fill="FFFFFF"/>
              </w:rPr>
              <w:t>Cross-sectional survey</w:t>
            </w:r>
          </w:p>
        </w:tc>
        <w:tc>
          <w:tcPr>
            <w:tcW w:w="584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64FB2AB"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color w:val="0D0D0D"/>
                <w:sz w:val="20"/>
                <w:szCs w:val="20"/>
                <w:shd w:val="clear" w:color="auto" w:fill="FFFFFF"/>
              </w:rPr>
              <w:t>Research finds that social media use encourages youth to get involved in politics, which broadens their horizons, gives them more chances to engage, and strengthens their ability and knowledge for political efficacy. To raise public knowledge, the younger generation has actively participated in political debates on social media platforms, and this has influenced the political climate in both Pakistan and Indonesia.</w:t>
            </w:r>
          </w:p>
        </w:tc>
      </w:tr>
      <w:tr w:rsidR="00C275D6" w:rsidRPr="002C3B2D" w14:paraId="71C91848" w14:textId="77777777" w:rsidTr="00D04FF0">
        <w:tc>
          <w:tcPr>
            <w:cnfStyle w:val="001000000000" w:firstRow="0" w:lastRow="0" w:firstColumn="1" w:lastColumn="0" w:oddVBand="0" w:evenVBand="0" w:oddHBand="0" w:evenHBand="0" w:firstRowFirstColumn="0" w:firstRowLastColumn="0" w:lastRowFirstColumn="0" w:lastRowLastColumn="0"/>
            <w:tcW w:w="131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BD2D000" w14:textId="77777777" w:rsidR="00C275D6" w:rsidRPr="002C3B2D" w:rsidRDefault="00C275D6" w:rsidP="00D04FF0">
            <w:pPr>
              <w:spacing w:after="120"/>
              <w:jc w:val="both"/>
              <w:rPr>
                <w:rFonts w:ascii="Times New Roman" w:hAnsi="Times New Roman" w:cs="Times New Roman"/>
                <w:b w:val="0"/>
                <w:color w:val="0D0D0D"/>
                <w:sz w:val="20"/>
                <w:szCs w:val="20"/>
                <w:shd w:val="clear" w:color="auto" w:fill="FFFFFF"/>
              </w:rPr>
            </w:pPr>
            <w:r w:rsidRPr="002C3B2D">
              <w:rPr>
                <w:color w:val="0D0D0D"/>
                <w:sz w:val="20"/>
                <w:szCs w:val="20"/>
                <w:shd w:val="clear" w:color="auto" w:fill="FFFFFF"/>
              </w:rPr>
              <w:fldChar w:fldCharType="begin" w:fldLock="1"/>
            </w:r>
            <w:r w:rsidRPr="002C3B2D">
              <w:rPr>
                <w:rFonts w:ascii="Times New Roman" w:hAnsi="Times New Roman" w:cs="Times New Roman"/>
                <w:b w:val="0"/>
                <w:bCs w:val="0"/>
                <w:color w:val="0D0D0D"/>
                <w:sz w:val="20"/>
                <w:szCs w:val="20"/>
                <w:shd w:val="clear" w:color="auto" w:fill="FFFFFF"/>
              </w:rPr>
              <w:instrText>ADDIN CSL_CITATION {"citationItems":[{"id":"ITEM-1","itemData":{"DOI":"10.29379/jedem.v12i1.585","ISSN":"20759517","abstract":"This study investigated the use of social media for political participation among youths in Oyo State, Nigeria; specifically, the types of social media used for political participation, the types of political activities social media are used for, as well as factors influencing the use of the media for political participation. Survey research design was adopted for the study. Data was collected through a questionnaire from 322 youths in three Nigerian universities. Findings reveal that social media was highly used by the youths for political participation. Facebook was the most used, followed by Whatsapp, Instagram, Twitter and Yahoo Messenger respectively. Majorly, the youths used social media to participate in political advocacy, political campaigns, communicating with politicians, political discussions, monitoring and reporting electoral malpractices, public consultations, joining interest groups that engage in lobbying, blogging about political issues, and writing letters to public officials respectively. Perceived usefulness, perceived ease of use, subjective norms, and computer self-efficacy significantly influence the use of social media for political participation, which suggests that these factors could be considered when promoting the use of social media for political participation among youths. Given the growing popularity and penetration of social media and the way they influence peoples’ lives, the empirical findings of this study add to understanding how and why social media use will function in motivating citizens to be involved in political activities.","author":[{"dropping-particle":"","family":"Omotayo","given":"Funmilola O.","non-dropping-particle":"","parse-names":false,"suffix":""},{"dropping-particle":"","family":"Folorunso","given":"Matthew B.","non-dropping-particle":"","parse-names":false,"suffix":""}],"container-title":"eJournal of eDemocracy and Open Government","id":"ITEM-1","issue":"1","issued":{"date-parts":[["2020"]]},"page":"133-158","title":"Use of social media for political participation by youths in Oyo State, Nigeria","type":"article-journal","volume":"12"},"uris":["http://www.mendeley.com/documents/?uuid=170b55a6-778f-4e09-a937-595d74af0f80"]}],"mendeley":{"formattedCitation":"(Omotayo &amp; Folorunso, 2020)","plainTextFormattedCitation":"(Omotayo &amp; Folorunso, 2020)","previouslyFormattedCitation":"(Omotayo &amp; Folorunso, 2020)"},"properties":{"noteIndex":0},"schema":"https://github.com/citation-style-language/schema/raw/master/csl-citation.json"}</w:instrText>
            </w:r>
            <w:r w:rsidRPr="002C3B2D">
              <w:rPr>
                <w:color w:val="0D0D0D"/>
                <w:sz w:val="20"/>
                <w:szCs w:val="20"/>
                <w:shd w:val="clear" w:color="auto" w:fill="FFFFFF"/>
              </w:rPr>
              <w:fldChar w:fldCharType="separate"/>
            </w:r>
            <w:r w:rsidRPr="002C3B2D">
              <w:rPr>
                <w:rFonts w:ascii="Times New Roman" w:hAnsi="Times New Roman" w:cs="Times New Roman"/>
                <w:b w:val="0"/>
                <w:bCs w:val="0"/>
                <w:noProof/>
                <w:color w:val="0D0D0D"/>
                <w:sz w:val="20"/>
                <w:szCs w:val="20"/>
                <w:shd w:val="clear" w:color="auto" w:fill="FFFFFF"/>
              </w:rPr>
              <w:t>(Omotayo &amp; Folorunso, 2020)</w:t>
            </w:r>
            <w:r w:rsidRPr="002C3B2D">
              <w:rPr>
                <w:color w:val="0D0D0D"/>
                <w:sz w:val="20"/>
                <w:szCs w:val="20"/>
                <w:shd w:val="clear" w:color="auto" w:fill="FFFFFF"/>
              </w:rPr>
              <w:fldChar w:fldCharType="end"/>
            </w:r>
          </w:p>
        </w:tc>
        <w:tc>
          <w:tcPr>
            <w:tcW w:w="208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18276F4"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color w:val="0D0D0D"/>
                <w:sz w:val="20"/>
                <w:szCs w:val="20"/>
                <w:shd w:val="clear" w:color="auto" w:fill="FFFFFF"/>
              </w:rPr>
              <w:t>Investigating the types of political activities through social media platforms that young people in Oyo State, Nigeria, use to participate in politics</w:t>
            </w:r>
          </w:p>
        </w:tc>
        <w:tc>
          <w:tcPr>
            <w:tcW w:w="124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51A3826"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color w:val="000000"/>
                <w:sz w:val="20"/>
                <w:szCs w:val="20"/>
              </w:rPr>
              <w:t xml:space="preserve">Survey research design </w:t>
            </w:r>
          </w:p>
        </w:tc>
        <w:tc>
          <w:tcPr>
            <w:tcW w:w="584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9E8C48C"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color w:val="0D0D0D"/>
                <w:sz w:val="20"/>
                <w:szCs w:val="20"/>
                <w:shd w:val="clear" w:color="auto" w:fill="FFFFFF"/>
              </w:rPr>
              <w:t xml:space="preserve">Research finds that the younger generation often uses social media to participate in politics. Young people usually use social media for advocacy, public consultation, communication with politicians, monitoring and reporting election irregularities, and political campaigns, joining interest groups involved in lobbying, writing blogs about political issues, and </w:t>
            </w:r>
            <w:r w:rsidRPr="0023752A">
              <w:rPr>
                <w:rFonts w:ascii="Times New Roman" w:hAnsi="Times New Roman" w:cs="Times New Roman"/>
                <w:color w:val="0D0D0D"/>
                <w:sz w:val="20"/>
                <w:szCs w:val="20"/>
                <w:shd w:val="clear" w:color="auto" w:fill="FFFFFF"/>
              </w:rPr>
              <w:t>corresponding with the public and relevant officials through letters.</w:t>
            </w:r>
          </w:p>
        </w:tc>
      </w:tr>
      <w:tr w:rsidR="00C275D6" w:rsidRPr="002C3B2D" w14:paraId="1089FAD6" w14:textId="77777777" w:rsidTr="00D04FF0">
        <w:tc>
          <w:tcPr>
            <w:cnfStyle w:val="001000000000" w:firstRow="0" w:lastRow="0" w:firstColumn="1" w:lastColumn="0" w:oddVBand="0" w:evenVBand="0" w:oddHBand="0" w:evenHBand="0" w:firstRowFirstColumn="0" w:firstRowLastColumn="0" w:lastRowFirstColumn="0" w:lastRowLastColumn="0"/>
            <w:tcW w:w="131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AB571E0" w14:textId="77777777" w:rsidR="00C275D6" w:rsidRPr="002C3B2D" w:rsidRDefault="00C275D6" w:rsidP="00D04FF0">
            <w:pPr>
              <w:spacing w:after="120"/>
              <w:jc w:val="both"/>
              <w:rPr>
                <w:rFonts w:ascii="Times New Roman" w:hAnsi="Times New Roman" w:cs="Times New Roman"/>
                <w:b w:val="0"/>
                <w:color w:val="0D0D0D"/>
                <w:sz w:val="20"/>
                <w:szCs w:val="20"/>
                <w:shd w:val="clear" w:color="auto" w:fill="FFFFFF"/>
              </w:rPr>
            </w:pPr>
            <w:r w:rsidRPr="002C3B2D">
              <w:rPr>
                <w:color w:val="0D0D0D"/>
                <w:sz w:val="20"/>
                <w:szCs w:val="20"/>
                <w:shd w:val="clear" w:color="auto" w:fill="FFFFFF"/>
              </w:rPr>
              <w:fldChar w:fldCharType="begin" w:fldLock="1"/>
            </w:r>
            <w:r w:rsidRPr="002C3B2D">
              <w:rPr>
                <w:rFonts w:ascii="Times New Roman" w:hAnsi="Times New Roman" w:cs="Times New Roman"/>
                <w:b w:val="0"/>
                <w:bCs w:val="0"/>
                <w:color w:val="0D0D0D"/>
                <w:sz w:val="20"/>
                <w:szCs w:val="20"/>
                <w:shd w:val="clear" w:color="auto" w:fill="FFFFFF"/>
              </w:rPr>
              <w:instrText>ADDIN CSL_CITATION {"citationItems":[{"id":"ITEM-1","itemData":{"DOI":"10.1016/j.chb.2022.107644","ISSN":"07475632","abstract":"There are grounds to assume that the use of nonpolitical, entertainment-oriented Social Media (SM) may dampen democratically relevant outcomes. However, research has largely ignored the political effects of such entertainment-oriented SM content as well as its interaction with exposure to political SM content. Based on the distinction between political and entertainment-oriented SM use, we developed a fourfold theoretical typology, “the Inactive”, “the News Avoiders”, “the Distracted”, and “the Focused”. Using data from a two-wave panel study (N = 559), we found that “the Focused” scored highest while the “the Inactive” and the “the News Avoiders” scored lowest on democratically relevant outcomes. Autoregressive panel analyses further revealed a positive effect of political SM exposure on low-effort political participation, but not on high-effort participation, political interest, and knowledge over time. Exposure to entertainment-oriented content on SM was associated with a decrease in high-effort political participation over time. For low-effort participation and political interest, the over-time effect of political SM exposure was dampened with rising levels of entertainment-oriented SM exposure, suggesting a distraction effect. Implications are discussed.","author":[{"dropping-particle":"","family":"Matthes","given":"Jörg","non-dropping-particle":"","parse-names":false,"suffix":""},{"dropping-particle":"","family":"Heiss","given":"Raffael","non-dropping-particle":"","parse-names":false,"suffix":""},{"dropping-particle":"","family":"Scharrel","given":"Hendrik","non-dropping-particle":"van","parse-names":false,"suffix":""}],"container-title":"Computers in Human Behavior","id":"ITEM-1","issue":"July 2021","issued":{"date-parts":[["2023"]]},"title":"The distraction effect. Political and entertainment-oriented content on social media, political participation, interest, and knowledge","type":"article-journal","volume":"142"},"uris":["http://www.mendeley.com/documents/?uuid=18e2ca76-a19e-4f35-8c7b-584e40e0d049"]}],"mendeley":{"formattedCitation":"(Matthes et al., 2023)","plainTextFormattedCitation":"(Matthes et al., 2023)","previouslyFormattedCitation":"(Matthes et al., 2023)"},"properties":{"noteIndex":0},"schema":"https://github.com/citation-style-language/schema/raw/master/csl-citation.json"}</w:instrText>
            </w:r>
            <w:r w:rsidRPr="002C3B2D">
              <w:rPr>
                <w:color w:val="0D0D0D"/>
                <w:sz w:val="20"/>
                <w:szCs w:val="20"/>
                <w:shd w:val="clear" w:color="auto" w:fill="FFFFFF"/>
              </w:rPr>
              <w:fldChar w:fldCharType="separate"/>
            </w:r>
            <w:r w:rsidRPr="002C3B2D">
              <w:rPr>
                <w:rFonts w:ascii="Times New Roman" w:hAnsi="Times New Roman" w:cs="Times New Roman"/>
                <w:b w:val="0"/>
                <w:bCs w:val="0"/>
                <w:noProof/>
                <w:color w:val="0D0D0D"/>
                <w:sz w:val="20"/>
                <w:szCs w:val="20"/>
                <w:shd w:val="clear" w:color="auto" w:fill="FFFFFF"/>
              </w:rPr>
              <w:t>(Matthes et al., 2023)</w:t>
            </w:r>
            <w:r w:rsidRPr="002C3B2D">
              <w:rPr>
                <w:color w:val="0D0D0D"/>
                <w:sz w:val="20"/>
                <w:szCs w:val="20"/>
                <w:shd w:val="clear" w:color="auto" w:fill="FFFFFF"/>
              </w:rPr>
              <w:fldChar w:fldCharType="end"/>
            </w:r>
          </w:p>
        </w:tc>
        <w:tc>
          <w:tcPr>
            <w:tcW w:w="208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DDE719F"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color w:val="0D0D0D"/>
                <w:sz w:val="20"/>
                <w:szCs w:val="20"/>
                <w:shd w:val="clear" w:color="auto" w:fill="FFFFFF"/>
              </w:rPr>
              <w:t>Investigating the impact of non-political, entertainment-oriented social media use on de</w:t>
            </w:r>
            <w:r>
              <w:rPr>
                <w:rFonts w:ascii="Times New Roman" w:hAnsi="Times New Roman" w:cs="Times New Roman"/>
                <w:color w:val="0D0D0D"/>
                <w:sz w:val="20"/>
                <w:szCs w:val="20"/>
                <w:shd w:val="clear" w:color="auto" w:fill="FFFFFF"/>
              </w:rPr>
              <w:t>mocratically relevant outcomes.</w:t>
            </w:r>
          </w:p>
        </w:tc>
        <w:tc>
          <w:tcPr>
            <w:tcW w:w="124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9B9B308"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color w:val="0D0D0D"/>
                <w:sz w:val="20"/>
                <w:szCs w:val="20"/>
                <w:shd w:val="clear" w:color="auto" w:fill="FFFFFF"/>
              </w:rPr>
              <w:t xml:space="preserve">Two-wave online surveys </w:t>
            </w:r>
          </w:p>
        </w:tc>
        <w:tc>
          <w:tcPr>
            <w:tcW w:w="584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41624AD"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color w:val="0D0D0D"/>
                <w:sz w:val="20"/>
                <w:szCs w:val="20"/>
                <w:shd w:val="clear" w:color="auto" w:fill="FFFFFF"/>
              </w:rPr>
              <w:t xml:space="preserve">Research finds that live entertainment-oriented content decreases the likelihood that participation requires a lot of effort. This also mitigates the </w:t>
            </w:r>
            <w:r>
              <w:rPr>
                <w:rFonts w:ascii="Times New Roman" w:hAnsi="Times New Roman" w:cs="Times New Roman"/>
                <w:color w:val="0D0D0D"/>
                <w:sz w:val="20"/>
                <w:szCs w:val="20"/>
                <w:shd w:val="clear" w:color="auto" w:fill="FFFFFF"/>
              </w:rPr>
              <w:t>adverse</w:t>
            </w:r>
            <w:r w:rsidRPr="002C3B2D">
              <w:rPr>
                <w:rFonts w:ascii="Times New Roman" w:hAnsi="Times New Roman" w:cs="Times New Roman"/>
                <w:color w:val="0D0D0D"/>
                <w:sz w:val="20"/>
                <w:szCs w:val="20"/>
                <w:shd w:val="clear" w:color="auto" w:fill="FFFFFF"/>
              </w:rPr>
              <w:t xml:space="preserve"> </w:t>
            </w:r>
            <w:r>
              <w:rPr>
                <w:rFonts w:ascii="Times New Roman" w:hAnsi="Times New Roman" w:cs="Times New Roman"/>
                <w:color w:val="0D0D0D"/>
                <w:sz w:val="20"/>
                <w:szCs w:val="20"/>
                <w:shd w:val="clear" w:color="auto" w:fill="FFFFFF"/>
              </w:rPr>
              <w:t>effects</w:t>
            </w:r>
            <w:r w:rsidRPr="002C3B2D">
              <w:rPr>
                <w:rFonts w:ascii="Times New Roman" w:hAnsi="Times New Roman" w:cs="Times New Roman"/>
                <w:color w:val="0D0D0D"/>
                <w:sz w:val="20"/>
                <w:szCs w:val="20"/>
                <w:shd w:val="clear" w:color="auto" w:fill="FFFFFF"/>
              </w:rPr>
              <w:t xml:space="preserve"> of exposure to political social media on low levels of political involvement and interest. Thus, this study draws the conclusion often found in previous research that social media provides widespread benefits for democracy in general.</w:t>
            </w:r>
          </w:p>
        </w:tc>
      </w:tr>
      <w:tr w:rsidR="00C275D6" w:rsidRPr="002C3B2D" w14:paraId="1095A8AE" w14:textId="77777777" w:rsidTr="00D04FF0">
        <w:tc>
          <w:tcPr>
            <w:cnfStyle w:val="001000000000" w:firstRow="0" w:lastRow="0" w:firstColumn="1" w:lastColumn="0" w:oddVBand="0" w:evenVBand="0" w:oddHBand="0" w:evenHBand="0" w:firstRowFirstColumn="0" w:firstRowLastColumn="0" w:lastRowFirstColumn="0" w:lastRowLastColumn="0"/>
            <w:tcW w:w="131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8688C22" w14:textId="77777777" w:rsidR="00C275D6" w:rsidRPr="002C3B2D" w:rsidRDefault="00C275D6" w:rsidP="00D04FF0">
            <w:pPr>
              <w:spacing w:after="120"/>
              <w:jc w:val="both"/>
              <w:rPr>
                <w:rFonts w:ascii="Times New Roman" w:hAnsi="Times New Roman" w:cs="Times New Roman"/>
                <w:b w:val="0"/>
                <w:color w:val="0D0D0D"/>
                <w:sz w:val="20"/>
                <w:szCs w:val="20"/>
                <w:shd w:val="clear" w:color="auto" w:fill="FFFFFF"/>
              </w:rPr>
            </w:pPr>
            <w:r w:rsidRPr="002C3B2D">
              <w:rPr>
                <w:color w:val="0D0D0D"/>
                <w:sz w:val="20"/>
                <w:szCs w:val="20"/>
                <w:shd w:val="clear" w:color="auto" w:fill="FFFFFF"/>
              </w:rPr>
              <w:fldChar w:fldCharType="begin" w:fldLock="1"/>
            </w:r>
            <w:r w:rsidRPr="002C3B2D">
              <w:rPr>
                <w:rFonts w:ascii="Times New Roman" w:hAnsi="Times New Roman" w:cs="Times New Roman"/>
                <w:b w:val="0"/>
                <w:bCs w:val="0"/>
                <w:color w:val="0D0D0D"/>
                <w:sz w:val="20"/>
                <w:szCs w:val="20"/>
                <w:shd w:val="clear" w:color="auto" w:fill="FFFFFF"/>
              </w:rPr>
              <w:instrText>ADDIN CSL_CITATION {"citationItems":[{"id":"ITEM-1","itemData":{"DOI":"10.1038/s41562-022-01460-1","ISSN":"23973374","PMID":"36344657","abstract":"One of today’s most controversial and consequential issues is whether the global uptake of digital media is causally related to a decline in democracy. We conducted a systematic review of causal and correlational evidence (N = 496 articles) on the link between digital media use and different political variables. Some associations, such as increasing political participation and information consumption, are likely to be beneficial for democracy and were often observed in autocracies and emerging democracies. Other associations, such as declining political trust, increasing populism and growing polarization, are likely to be detrimental to democracy and were more pronounced in established democracies. While the impact of digital media on political systems depends on the specific variable and system in question, several variables show clear directions of associations. The evidence calls for research efforts and vigilance by governments and civil societies to better understand, design and regulate the interplay of digital media and democracy.","author":[{"dropping-particle":"","family":"Lorenz-Spreen","given":"Philipp","non-dropping-particle":"","parse-names":false,"suffix":""},{"dropping-particle":"","family":"Oswald","given":"Lisa","non-dropping-particle":"","parse-names":false,"suffix":""},{"dropping-particle":"","family":"Lewandowsky","given":"Stephan","non-dropping-particle":"","parse-names":false,"suffix":""},{"dropping-particle":"","family":"Hertwig","given":"Ralph","non-dropping-particle":"","parse-names":false,"suffix":""}],"container-title":"Nature Human Behaviour","id":"ITEM-1","issue":"1","issued":{"date-parts":[["2023"]]},"page":"74-101","publisher":"Springer US","title":"A systematic review of worldwide causal and correlational evidence on digital media and democracy","type":"article-journal","volume":"7"},"uris":["http://www.mendeley.com/documents/?uuid=c1fac84f-fa77-4547-b629-d0466318fe7f"]}],"mendeley":{"formattedCitation":"(Lorenz-Spreen et al., 2023)","plainTextFormattedCitation":"(Lorenz-Spreen et al., 2023)","previouslyFormattedCitation":"(Lorenz-Spreen et al., 2023)"},"properties":{"noteIndex":0},"schema":"https://github.com/citation-style-language/schema/raw/master/csl-citation.json"}</w:instrText>
            </w:r>
            <w:r w:rsidRPr="002C3B2D">
              <w:rPr>
                <w:color w:val="0D0D0D"/>
                <w:sz w:val="20"/>
                <w:szCs w:val="20"/>
                <w:shd w:val="clear" w:color="auto" w:fill="FFFFFF"/>
              </w:rPr>
              <w:fldChar w:fldCharType="separate"/>
            </w:r>
            <w:r w:rsidRPr="002C3B2D">
              <w:rPr>
                <w:rFonts w:ascii="Times New Roman" w:hAnsi="Times New Roman" w:cs="Times New Roman"/>
                <w:b w:val="0"/>
                <w:bCs w:val="0"/>
                <w:noProof/>
                <w:color w:val="0D0D0D"/>
                <w:sz w:val="20"/>
                <w:szCs w:val="20"/>
                <w:shd w:val="clear" w:color="auto" w:fill="FFFFFF"/>
              </w:rPr>
              <w:t>(Lorenz-Spreen et al., 2023)</w:t>
            </w:r>
            <w:r w:rsidRPr="002C3B2D">
              <w:rPr>
                <w:color w:val="0D0D0D"/>
                <w:sz w:val="20"/>
                <w:szCs w:val="20"/>
                <w:shd w:val="clear" w:color="auto" w:fill="FFFFFF"/>
              </w:rPr>
              <w:fldChar w:fldCharType="end"/>
            </w:r>
          </w:p>
        </w:tc>
        <w:tc>
          <w:tcPr>
            <w:tcW w:w="208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DD4A427"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color w:val="0D0D0D"/>
                <w:sz w:val="20"/>
                <w:szCs w:val="20"/>
                <w:shd w:val="clear" w:color="auto" w:fill="FFFFFF"/>
              </w:rPr>
              <w:t>Investigating the correlation between the use of digital media and various political variables and their influence on the democratic process.</w:t>
            </w:r>
          </w:p>
        </w:tc>
        <w:tc>
          <w:tcPr>
            <w:tcW w:w="124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1AA6806"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sz w:val="20"/>
                <w:szCs w:val="20"/>
              </w:rPr>
              <w:t>Systematic literature review</w:t>
            </w:r>
          </w:p>
        </w:tc>
        <w:tc>
          <w:tcPr>
            <w:tcW w:w="584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16591C2"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color w:val="0D0D0D"/>
                <w:sz w:val="20"/>
                <w:szCs w:val="20"/>
                <w:shd w:val="clear" w:color="auto" w:fill="FFFFFF"/>
              </w:rPr>
              <w:t>Research finds that digital media influences democracy both positively and negatively, making it a double-edged sword. It is a fact that digital media increases political engagement in democratic countries. However, the negative impact shows that the use of digital media is associated with the loss of "the glue that holds democracy together", meaning that trust in political institutions is eroded. Additionally, increases in polarization</w:t>
            </w:r>
            <w:r>
              <w:rPr>
                <w:rFonts w:ascii="Times New Roman" w:hAnsi="Times New Roman" w:cs="Times New Roman"/>
                <w:color w:val="0D0D0D"/>
                <w:sz w:val="20"/>
                <w:szCs w:val="20"/>
                <w:shd w:val="clear" w:color="auto" w:fill="FFFFFF"/>
              </w:rPr>
              <w:t xml:space="preserve">, </w:t>
            </w:r>
            <w:r w:rsidRPr="002C3B2D">
              <w:rPr>
                <w:rFonts w:ascii="Times New Roman" w:hAnsi="Times New Roman" w:cs="Times New Roman"/>
                <w:color w:val="0D0D0D"/>
                <w:sz w:val="20"/>
                <w:szCs w:val="20"/>
                <w:shd w:val="clear" w:color="auto" w:fill="FFFFFF"/>
              </w:rPr>
              <w:t xml:space="preserve">hate, </w:t>
            </w:r>
            <w:r>
              <w:rPr>
                <w:rFonts w:ascii="Times New Roman" w:hAnsi="Times New Roman" w:cs="Times New Roman"/>
                <w:color w:val="0D0D0D"/>
                <w:sz w:val="20"/>
                <w:szCs w:val="20"/>
                <w:shd w:val="clear" w:color="auto" w:fill="FFFFFF"/>
              </w:rPr>
              <w:t xml:space="preserve">and </w:t>
            </w:r>
            <w:r w:rsidRPr="002C3B2D">
              <w:rPr>
                <w:rFonts w:ascii="Times New Roman" w:hAnsi="Times New Roman" w:cs="Times New Roman"/>
                <w:color w:val="0D0D0D"/>
                <w:sz w:val="20"/>
                <w:szCs w:val="20"/>
                <w:shd w:val="clear" w:color="auto" w:fill="FFFFFF"/>
              </w:rPr>
              <w:t>populism are associated with digital media use.</w:t>
            </w:r>
          </w:p>
        </w:tc>
      </w:tr>
      <w:tr w:rsidR="00C275D6" w:rsidRPr="002C3B2D" w14:paraId="5463F4D0" w14:textId="77777777" w:rsidTr="00D04FF0">
        <w:tc>
          <w:tcPr>
            <w:cnfStyle w:val="001000000000" w:firstRow="0" w:lastRow="0" w:firstColumn="1" w:lastColumn="0" w:oddVBand="0" w:evenVBand="0" w:oddHBand="0" w:evenHBand="0" w:firstRowFirstColumn="0" w:firstRowLastColumn="0" w:lastRowFirstColumn="0" w:lastRowLastColumn="0"/>
            <w:tcW w:w="131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874CF96" w14:textId="77777777" w:rsidR="00C275D6" w:rsidRPr="002C3B2D" w:rsidRDefault="00C275D6" w:rsidP="00D04FF0">
            <w:pPr>
              <w:spacing w:after="120"/>
              <w:jc w:val="both"/>
              <w:rPr>
                <w:rFonts w:ascii="Times New Roman" w:hAnsi="Times New Roman" w:cs="Times New Roman"/>
                <w:b w:val="0"/>
                <w:color w:val="0D0D0D"/>
                <w:sz w:val="20"/>
                <w:szCs w:val="20"/>
                <w:shd w:val="clear" w:color="auto" w:fill="FFFFFF"/>
              </w:rPr>
            </w:pPr>
            <w:r w:rsidRPr="002C3B2D">
              <w:rPr>
                <w:color w:val="0D0D0D"/>
                <w:sz w:val="20"/>
                <w:szCs w:val="20"/>
                <w:shd w:val="clear" w:color="auto" w:fill="FFFFFF"/>
              </w:rPr>
              <w:fldChar w:fldCharType="begin" w:fldLock="1"/>
            </w:r>
            <w:r w:rsidRPr="002C3B2D">
              <w:rPr>
                <w:rFonts w:ascii="Times New Roman" w:hAnsi="Times New Roman" w:cs="Times New Roman"/>
                <w:b w:val="0"/>
                <w:bCs w:val="0"/>
                <w:color w:val="0D0D0D"/>
                <w:sz w:val="20"/>
                <w:szCs w:val="20"/>
                <w:shd w:val="clear" w:color="auto" w:fill="FFFFFF"/>
              </w:rPr>
              <w:instrText>ADDIN CSL_CITATION {"citationItems":[{"id":"ITEM-1","itemData":{"DOI":"10.1016/j.tele.2018.09.010","ISSN":"07365853","abstract":"Substantial research has explored the political significance of social media use in the context of collective actions. Yet much remains unknown about whether common, day-to-day, nonpolitically oriented activities on social media relate to political engagement. Focusing on Facebook, the primary social media platform for most Americans, this study investigates whether and how social and entertainment expression on the site are associated with political participation among a diverse online sample of American adults. Results show that social and entertainment expressive Facebook use are indirectly associated with political participation through political communication in the form of interactive political expression on the site. In addition, findings demonstrate that social expressive use is also conducive to political participation via offline political talk, but entertainment expressive use is not significantly related to political talk in offline settings. Further analysis shows that the interactions between political interest and each of the expressive uses are largely insignificantly related to political communication and participation. Overall, the study's findings help to clarify the distinctions between the two types of nonpolitical Facebook use and the underlying process by which these uses contribute to political participation.","author":[{"dropping-particle":"","family":"Yu","given":"Rebecca Ping","non-dropping-particle":"","parse-names":false,"suffix":""},{"dropping-particle":"","family":"Oh","given":"Yu Won","non-dropping-particle":"","parse-names":false,"suffix":""}],"container-title":"Telematics and Informatics","id":"ITEM-1","issue":"8","issued":{"date-parts":[["2018"]]},"page":"2299-2311","publisher":"Elsevier Ltd","title":"Social media and expressive citizenship: Understanding the relationships between social and entertainment expression on Facebook and political participation","type":"article-journal","volume":"35"},"uris":["http://www.mendeley.com/documents/?uuid=c918b8c3-b4e4-4149-baef-c12887b6adc6"]}],"mendeley":{"formattedCitation":"(Yu &amp; Oh, 2018)","plainTextFormattedCitation":"(Yu &amp; Oh, 2018)","previouslyFormattedCitation":"(Yu &amp; Oh, 2018)"},"properties":{"noteIndex":0},"schema":"https://github.com/citation-style-language/schema/raw/master/csl-citation.json"}</w:instrText>
            </w:r>
            <w:r w:rsidRPr="002C3B2D">
              <w:rPr>
                <w:color w:val="0D0D0D"/>
                <w:sz w:val="20"/>
                <w:szCs w:val="20"/>
                <w:shd w:val="clear" w:color="auto" w:fill="FFFFFF"/>
              </w:rPr>
              <w:fldChar w:fldCharType="separate"/>
            </w:r>
            <w:r w:rsidRPr="002C3B2D">
              <w:rPr>
                <w:rFonts w:ascii="Times New Roman" w:hAnsi="Times New Roman" w:cs="Times New Roman"/>
                <w:b w:val="0"/>
                <w:bCs w:val="0"/>
                <w:noProof/>
                <w:color w:val="0D0D0D"/>
                <w:sz w:val="20"/>
                <w:szCs w:val="20"/>
                <w:shd w:val="clear" w:color="auto" w:fill="FFFFFF"/>
              </w:rPr>
              <w:t>(Yu &amp; Oh, 2018)</w:t>
            </w:r>
            <w:r w:rsidRPr="002C3B2D">
              <w:rPr>
                <w:color w:val="0D0D0D"/>
                <w:sz w:val="20"/>
                <w:szCs w:val="20"/>
                <w:shd w:val="clear" w:color="auto" w:fill="FFFFFF"/>
              </w:rPr>
              <w:fldChar w:fldCharType="end"/>
            </w:r>
          </w:p>
        </w:tc>
        <w:tc>
          <w:tcPr>
            <w:tcW w:w="208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44C860F"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E223E">
              <w:rPr>
                <w:rFonts w:ascii="Times New Roman" w:hAnsi="Times New Roman" w:cs="Times New Roman"/>
                <w:color w:val="0D0D0D"/>
                <w:sz w:val="20"/>
                <w:szCs w:val="20"/>
                <w:shd w:val="clear" w:color="auto" w:fill="FFFFFF"/>
              </w:rPr>
              <w:t>Analyzes a varied sample of online American adults to determine if and how social expression and entertainment on these websites re</w:t>
            </w:r>
            <w:r>
              <w:rPr>
                <w:rFonts w:ascii="Times New Roman" w:hAnsi="Times New Roman" w:cs="Times New Roman"/>
                <w:color w:val="0D0D0D"/>
                <w:sz w:val="20"/>
                <w:szCs w:val="20"/>
                <w:shd w:val="clear" w:color="auto" w:fill="FFFFFF"/>
              </w:rPr>
              <w:t>late to political participation</w:t>
            </w:r>
            <w:r w:rsidRPr="002C3B2D">
              <w:rPr>
                <w:rFonts w:ascii="Times New Roman" w:hAnsi="Times New Roman" w:cs="Times New Roman"/>
                <w:color w:val="0D0D0D"/>
                <w:sz w:val="20"/>
                <w:szCs w:val="20"/>
                <w:shd w:val="clear" w:color="auto" w:fill="FFFFFF"/>
              </w:rPr>
              <w:t>.</w:t>
            </w:r>
          </w:p>
        </w:tc>
        <w:tc>
          <w:tcPr>
            <w:tcW w:w="124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6BFBBC0"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color w:val="0D0D0D"/>
                <w:sz w:val="20"/>
                <w:szCs w:val="20"/>
                <w:shd w:val="clear" w:color="auto" w:fill="FFFFFF"/>
              </w:rPr>
              <w:t xml:space="preserve">Online survey </w:t>
            </w:r>
          </w:p>
        </w:tc>
        <w:tc>
          <w:tcPr>
            <w:tcW w:w="584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4928779"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color w:val="0D0D0D"/>
                <w:sz w:val="20"/>
                <w:szCs w:val="20"/>
                <w:shd w:val="clear" w:color="auto" w:fill="FFFFFF"/>
              </w:rPr>
              <w:t xml:space="preserve">The research found that there is no statistically significant direct correlation between expressive activities and political participation. Rather, the expressive use of Facebook for social and entertainment purposes only serves to indirectly promote political participation through political expression </w:t>
            </w:r>
            <w:r>
              <w:rPr>
                <w:rFonts w:ascii="Times New Roman" w:hAnsi="Times New Roman" w:cs="Times New Roman"/>
                <w:color w:val="0D0D0D"/>
                <w:sz w:val="20"/>
                <w:szCs w:val="20"/>
                <w:shd w:val="clear" w:color="auto" w:fill="FFFFFF"/>
              </w:rPr>
              <w:t>in</w:t>
            </w:r>
            <w:r w:rsidRPr="002C3B2D">
              <w:rPr>
                <w:rFonts w:ascii="Times New Roman" w:hAnsi="Times New Roman" w:cs="Times New Roman"/>
                <w:color w:val="0D0D0D"/>
                <w:sz w:val="20"/>
                <w:szCs w:val="20"/>
                <w:shd w:val="clear" w:color="auto" w:fill="FFFFFF"/>
              </w:rPr>
              <w:t xml:space="preserve"> </w:t>
            </w:r>
            <w:r>
              <w:rPr>
                <w:rFonts w:ascii="Times New Roman" w:hAnsi="Times New Roman" w:cs="Times New Roman"/>
                <w:color w:val="0D0D0D"/>
                <w:sz w:val="20"/>
                <w:szCs w:val="20"/>
                <w:shd w:val="clear" w:color="auto" w:fill="FFFFFF"/>
              </w:rPr>
              <w:t>online</w:t>
            </w:r>
            <w:r w:rsidRPr="002C3B2D">
              <w:rPr>
                <w:rFonts w:ascii="Times New Roman" w:hAnsi="Times New Roman" w:cs="Times New Roman"/>
                <w:color w:val="0D0D0D"/>
                <w:sz w:val="20"/>
                <w:szCs w:val="20"/>
                <w:shd w:val="clear" w:color="auto" w:fill="FFFFFF"/>
              </w:rPr>
              <w:t xml:space="preserve"> or offline political discussions. Through a more transforming process, nonpolitically oriented social media use can lead to political participation.</w:t>
            </w:r>
          </w:p>
        </w:tc>
      </w:tr>
      <w:tr w:rsidR="00C275D6" w:rsidRPr="002C3B2D" w14:paraId="7DBD5651" w14:textId="77777777" w:rsidTr="00D04FF0">
        <w:tc>
          <w:tcPr>
            <w:cnfStyle w:val="001000000000" w:firstRow="0" w:lastRow="0" w:firstColumn="1" w:lastColumn="0" w:oddVBand="0" w:evenVBand="0" w:oddHBand="0" w:evenHBand="0" w:firstRowFirstColumn="0" w:firstRowLastColumn="0" w:lastRowFirstColumn="0" w:lastRowLastColumn="0"/>
            <w:tcW w:w="131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9B3B0D2" w14:textId="77777777" w:rsidR="00C275D6" w:rsidRPr="002C3B2D" w:rsidRDefault="00C275D6" w:rsidP="00D04FF0">
            <w:pPr>
              <w:spacing w:after="120"/>
              <w:jc w:val="both"/>
              <w:rPr>
                <w:rFonts w:ascii="Times New Roman" w:hAnsi="Times New Roman" w:cs="Times New Roman"/>
                <w:b w:val="0"/>
                <w:color w:val="0D0D0D"/>
                <w:sz w:val="20"/>
                <w:szCs w:val="20"/>
                <w:shd w:val="clear" w:color="auto" w:fill="FFFFFF"/>
              </w:rPr>
            </w:pPr>
            <w:r w:rsidRPr="002C3B2D">
              <w:rPr>
                <w:color w:val="0D0D0D"/>
                <w:sz w:val="20"/>
                <w:szCs w:val="20"/>
                <w:shd w:val="clear" w:color="auto" w:fill="FFFFFF"/>
              </w:rPr>
              <w:fldChar w:fldCharType="begin" w:fldLock="1"/>
            </w:r>
            <w:r w:rsidRPr="002C3B2D">
              <w:rPr>
                <w:rFonts w:ascii="Times New Roman" w:hAnsi="Times New Roman" w:cs="Times New Roman"/>
                <w:b w:val="0"/>
                <w:bCs w:val="0"/>
                <w:color w:val="0D0D0D"/>
                <w:sz w:val="20"/>
                <w:szCs w:val="20"/>
                <w:shd w:val="clear" w:color="auto" w:fill="FFFFFF"/>
              </w:rPr>
              <w:instrText>ADDIN CSL_CITATION {"citationItems":[{"id":"ITEM-1","itemData":{"DOI":"10.1016/j.heliyon.2023.e13262","ISSN":"24058440","abstract":"Political entrepreneurs seek to mobilise public opinion and access large audiences who are not directly interested in politics, but are exposed to the digital environment. The aim of this research was to analyse how these figures promote experimental communication uses on channels far removed from political activity. We focused on Twitch, a successful platform for promoting entertainment and learning in the video games field. To do so, we conducted a significant case study, that of Íñigo Errejón, a Spanish male Member of Parliament, in 2021 through 18 live streamings that lasted 1223 min. We specifically described the conception and use of Twitch, measured the audience's impact, analysed the accountability exercise through this platform and evaluated the deliberative quality of conversation with users. To conclude, we identified three novel contributions of Twitch to digital political communication: self-monitoring, insofar as the elected politician himself proactively exercises accountability to the public without a third party intervening; the activation of mediated authenticity as a key value in the political actor's public construction; promoting connective democracy, which would help those sectors not used to employing political information to take an interest in it by detecting attention being paid to their needs and questions.","author":[{"dropping-particle":"","family":"Iranzo-Cabrera","given":"Maria","non-dropping-particle":"","parse-names":false,"suffix":""},{"dropping-particle":"","family":"Casero-Ripollés","given":"Andreu","non-dropping-particle":"","parse-names":false,"suffix":""}],"container-title":"Heliyon","id":"ITEM-1","issue":"2","issued":{"date-parts":[["2023"]]},"title":"Political entrepreneurs in social media: Self-monitoring, authenticity and connective democracy. The case of Íñigo Errejón","type":"article-journal","volume":"9"},"uris":["http://www.mendeley.com/documents/?uuid=960d93da-d66c-4365-b2c1-200e7ab659c3"]}],"mendeley":{"formattedCitation":"(Iranzo-Cabrera &amp; Casero-Ripollés, 2023)","plainTextFormattedCitation":"(Iranzo-Cabrera &amp; Casero-Ripollés, 2023)","previouslyFormattedCitation":"(Iranzo-Cabrera &amp; Casero-Ripollés, 2023)"},"properties":{"noteIndex":0},"schema":"https://github.com/citation-style-language/schema/raw/master/csl-citation.json"}</w:instrText>
            </w:r>
            <w:r w:rsidRPr="002C3B2D">
              <w:rPr>
                <w:color w:val="0D0D0D"/>
                <w:sz w:val="20"/>
                <w:szCs w:val="20"/>
                <w:shd w:val="clear" w:color="auto" w:fill="FFFFFF"/>
              </w:rPr>
              <w:fldChar w:fldCharType="separate"/>
            </w:r>
            <w:r w:rsidRPr="002C3B2D">
              <w:rPr>
                <w:rFonts w:ascii="Times New Roman" w:hAnsi="Times New Roman" w:cs="Times New Roman"/>
                <w:b w:val="0"/>
                <w:bCs w:val="0"/>
                <w:noProof/>
                <w:color w:val="0D0D0D"/>
                <w:sz w:val="20"/>
                <w:szCs w:val="20"/>
                <w:shd w:val="clear" w:color="auto" w:fill="FFFFFF"/>
              </w:rPr>
              <w:t>(Iranzo-Cabrera &amp; Casero-Ripollés, 2023)</w:t>
            </w:r>
            <w:r w:rsidRPr="002C3B2D">
              <w:rPr>
                <w:color w:val="0D0D0D"/>
                <w:sz w:val="20"/>
                <w:szCs w:val="20"/>
                <w:shd w:val="clear" w:color="auto" w:fill="FFFFFF"/>
              </w:rPr>
              <w:fldChar w:fldCharType="end"/>
            </w:r>
          </w:p>
        </w:tc>
        <w:tc>
          <w:tcPr>
            <w:tcW w:w="208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D93394A"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hd w:val="clear" w:color="auto" w:fill="FFFFFF"/>
              </w:rPr>
            </w:pPr>
            <w:r>
              <w:rPr>
                <w:rFonts w:ascii="Times New Roman" w:hAnsi="Times New Roman" w:cs="Times New Roman"/>
                <w:color w:val="0D0D0D"/>
                <w:sz w:val="20"/>
                <w:szCs w:val="20"/>
                <w:shd w:val="clear" w:color="auto" w:fill="FFFFFF"/>
              </w:rPr>
              <w:t>Analyze</w:t>
            </w:r>
            <w:r w:rsidRPr="002C3B2D">
              <w:rPr>
                <w:rFonts w:ascii="Times New Roman" w:hAnsi="Times New Roman" w:cs="Times New Roman"/>
                <w:color w:val="0D0D0D"/>
                <w:sz w:val="20"/>
                <w:szCs w:val="20"/>
                <w:shd w:val="clear" w:color="auto" w:fill="FFFFFF"/>
              </w:rPr>
              <w:t xml:space="preserve"> how political entrepreneurs, such as ´I˜nigo Errej´on, a male Member of the Spanish Parliament, utilize the Twitch platform to promote </w:t>
            </w:r>
            <w:r w:rsidRPr="002C3B2D">
              <w:rPr>
                <w:rFonts w:ascii="Times New Roman" w:hAnsi="Times New Roman" w:cs="Times New Roman"/>
                <w:color w:val="0D0D0D"/>
                <w:sz w:val="20"/>
                <w:szCs w:val="20"/>
                <w:shd w:val="clear" w:color="auto" w:fill="FFFFFF"/>
              </w:rPr>
              <w:lastRenderedPageBreak/>
              <w:t>experimental communication strategies</w:t>
            </w:r>
            <w:r>
              <w:rPr>
                <w:rFonts w:ascii="Times New Roman" w:hAnsi="Times New Roman" w:cs="Times New Roman"/>
                <w:color w:val="0D0D0D"/>
                <w:sz w:val="20"/>
                <w:szCs w:val="20"/>
                <w:shd w:val="clear" w:color="auto" w:fill="FFFFFF"/>
              </w:rPr>
              <w:t>,</w:t>
            </w:r>
            <w:r w:rsidRPr="002C3B2D">
              <w:rPr>
                <w:rFonts w:ascii="Times New Roman" w:hAnsi="Times New Roman" w:cs="Times New Roman"/>
                <w:color w:val="0D0D0D"/>
                <w:sz w:val="20"/>
                <w:szCs w:val="20"/>
                <w:shd w:val="clear" w:color="auto" w:fill="FFFFFF"/>
              </w:rPr>
              <w:t xml:space="preserve"> targeting audiences not directly interested in politics.</w:t>
            </w:r>
          </w:p>
        </w:tc>
        <w:tc>
          <w:tcPr>
            <w:tcW w:w="124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4098CEC"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color w:val="0D0D0D"/>
                <w:sz w:val="20"/>
                <w:szCs w:val="20"/>
                <w:shd w:val="clear" w:color="auto" w:fill="FFFFFF"/>
              </w:rPr>
              <w:lastRenderedPageBreak/>
              <w:t>This case study involves</w:t>
            </w:r>
            <w:r>
              <w:rPr>
                <w:rFonts w:ascii="Times New Roman" w:hAnsi="Times New Roman" w:cs="Times New Roman"/>
                <w:color w:val="0D0D0D"/>
                <w:sz w:val="20"/>
                <w:szCs w:val="20"/>
                <w:shd w:val="clear" w:color="auto" w:fill="FFFFFF"/>
              </w:rPr>
              <w:t xml:space="preserve"> the analysis of 18 live-stream</w:t>
            </w:r>
          </w:p>
        </w:tc>
        <w:tc>
          <w:tcPr>
            <w:tcW w:w="584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D7006AF" w14:textId="77777777" w:rsidR="00C275D6" w:rsidRPr="002C3B2D" w:rsidRDefault="00C275D6" w:rsidP="00D04FF0">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sz w:val="20"/>
                <w:szCs w:val="20"/>
                <w:shd w:val="clear" w:color="auto" w:fill="FFFFFF"/>
              </w:rPr>
            </w:pPr>
            <w:r w:rsidRPr="002C3B2D">
              <w:rPr>
                <w:rFonts w:ascii="Times New Roman" w:hAnsi="Times New Roman" w:cs="Times New Roman"/>
                <w:color w:val="0D0D0D"/>
                <w:sz w:val="20"/>
                <w:szCs w:val="20"/>
                <w:shd w:val="clear" w:color="auto" w:fill="FFFFFF"/>
              </w:rPr>
              <w:t>The research found that Twitch's three main contributions to digital political communications: first, self-monitoring, which allows elected officials to proactively engage with the public without third-party intervention; second, mediated authenticity, which allows politicians to build a genuine and relevant public persona; and third, connective democracy by attracting non-traditional political groups and answering their needs and questions.</w:t>
            </w:r>
          </w:p>
        </w:tc>
      </w:tr>
    </w:tbl>
    <w:p w14:paraId="63A54D3F" w14:textId="77777777" w:rsidR="00C275D6" w:rsidRDefault="00C275D6" w:rsidP="00C275D6">
      <w:pPr>
        <w:rPr>
          <w:b/>
        </w:rPr>
      </w:pPr>
    </w:p>
    <w:p w14:paraId="31C3AF8E" w14:textId="77777777" w:rsidR="009900DD" w:rsidRPr="00DA53F8" w:rsidRDefault="009900DD" w:rsidP="009900DD">
      <w:pPr>
        <w:rPr>
          <w:b/>
        </w:rPr>
      </w:pPr>
      <w:bookmarkStart w:id="7" w:name="_GoBack"/>
      <w:bookmarkEnd w:id="7"/>
      <w:r>
        <w:rPr>
          <w:b/>
        </w:rPr>
        <w:t>Discussion</w:t>
      </w:r>
    </w:p>
    <w:p w14:paraId="3B32A19E" w14:textId="77777777" w:rsidR="009900DD" w:rsidRPr="00DA53F8" w:rsidRDefault="009900DD" w:rsidP="009900DD">
      <w:pPr>
        <w:pStyle w:val="ListParagraph"/>
        <w:numPr>
          <w:ilvl w:val="0"/>
          <w:numId w:val="12"/>
        </w:numPr>
        <w:rPr>
          <w:rFonts w:ascii="Times New Roman" w:hAnsi="Times New Roman" w:cs="Times New Roman"/>
          <w:b/>
          <w:sz w:val="24"/>
          <w:szCs w:val="24"/>
        </w:rPr>
      </w:pPr>
      <w:r w:rsidRPr="00DA53F8">
        <w:rPr>
          <w:rFonts w:ascii="Times New Roman" w:hAnsi="Times New Roman" w:cs="Times New Roman"/>
          <w:b/>
          <w:sz w:val="24"/>
          <w:szCs w:val="24"/>
        </w:rPr>
        <w:t>Democracy in the Digital Era</w:t>
      </w:r>
    </w:p>
    <w:p w14:paraId="206F0BBC" w14:textId="77777777" w:rsidR="009900DD" w:rsidRPr="003756BB" w:rsidRDefault="009900DD" w:rsidP="009900DD">
      <w:pPr>
        <w:spacing w:after="120"/>
        <w:jc w:val="both"/>
        <w:rPr>
          <w:rFonts w:eastAsia="Calibri"/>
          <w:color w:val="0D0D0D"/>
          <w:szCs w:val="22"/>
          <w:shd w:val="clear" w:color="auto" w:fill="FFFFFF"/>
        </w:rPr>
      </w:pPr>
      <w:r>
        <w:rPr>
          <w:lang w:val="en-US"/>
        </w:rPr>
        <w:t xml:space="preserve">Technological and information advancements are reshaping political communication by shifting it into the digital domain, thereby amplifying society’s role in advancing digital democracy. </w:t>
      </w:r>
      <w:r w:rsidRPr="00A271CE">
        <w:rPr>
          <w:color w:val="0D0D0D"/>
          <w:shd w:val="clear" w:color="auto" w:fill="FFFFFF"/>
        </w:rPr>
        <w:t xml:space="preserve">The double-edged sword that has both beneficial and detrimental impacts on the democratic process is called digital media </w:t>
      </w:r>
      <w:r w:rsidRPr="003756BB">
        <w:rPr>
          <w:color w:val="0D0D0D"/>
          <w:shd w:val="clear" w:color="auto" w:fill="FFFFFF"/>
        </w:rPr>
        <w:fldChar w:fldCharType="begin" w:fldLock="1"/>
      </w:r>
      <w:r w:rsidRPr="003756BB">
        <w:rPr>
          <w:color w:val="0D0D0D"/>
          <w:shd w:val="clear" w:color="auto" w:fill="FFFFFF"/>
        </w:rPr>
        <w:instrText>ADDIN CSL_CITATION {"citationItems":[{"id":"ITEM-1","itemData":{"DOI":"10.1038/s41562-022-01460-1","ISSN":"23973374","PMID":"36344657","abstract":"One of today’s most controversial and consequential issues is whether the global uptake of digital media is causally related to a decline in democracy. We conducted a systematic review of causal and correlational evidence (N = 496 articles) on the link between digital media use and different political variables. Some associations, such as increasing political participation and information consumption, are likely to be beneficial for democracy and were often observed in autocracies and emerging democracies. Other associations, such as declining political trust, increasing populism and growing polarization, are likely to be detrimental to democracy and were more pronounced in established democracies. While the impact of digital media on political systems depends on the specific variable and system in question, several variables show clear directions of associations. The evidence calls for research efforts and vigilance by governments and civil societies to better understand, design and regulate the interplay of digital media and democracy.","author":[{"dropping-particle":"","family":"Lorenz-Spreen","given":"Philipp","non-dropping-particle":"","parse-names":false,"suffix":""},{"dropping-particle":"","family":"Oswald","given":"Lisa","non-dropping-particle":"","parse-names":false,"suffix":""},{"dropping-particle":"","family":"Lewandowsky","given":"Stephan","non-dropping-particle":"","parse-names":false,"suffix":""},{"dropping-particle":"","family":"Hertwig","given":"Ralph","non-dropping-particle":"","parse-names":false,"suffix":""}],"container-title":"Nature Human Behaviour","id":"ITEM-1","issue":"1","issued":{"date-parts":[["2023"]]},"page":"74-101","publisher":"Springer US","title":"A systematic review of worldwide causal and correlational evidence on digital media and democracy","type":"article-journal","volume":"7"},"uris":["http://www.mendeley.com/documents/?uuid=c1fac84f-fa77-4547-b629-d0466318fe7f"]}],"mendeley":{"formattedCitation":"(Lorenz-Spreen et al., 2023)","plainTextFormattedCitation":"(Lorenz-Spreen et al., 2023)","previouslyFormattedCitation":"(Lorenz-Spreen et al., 2023)"},"properties":{"noteIndex":0},"schema":"https://github.com/citation-style-language/schema/raw/master/csl-citation.json"}</w:instrText>
      </w:r>
      <w:r w:rsidRPr="003756BB">
        <w:rPr>
          <w:color w:val="0D0D0D"/>
          <w:shd w:val="clear" w:color="auto" w:fill="FFFFFF"/>
        </w:rPr>
        <w:fldChar w:fldCharType="separate"/>
      </w:r>
      <w:r w:rsidRPr="003756BB">
        <w:rPr>
          <w:noProof/>
          <w:color w:val="0D0D0D"/>
          <w:shd w:val="clear" w:color="auto" w:fill="FFFFFF"/>
        </w:rPr>
        <w:t>(Lorenz-Spreen et al., 2023)</w:t>
      </w:r>
      <w:r w:rsidRPr="003756BB">
        <w:rPr>
          <w:color w:val="0D0D0D"/>
          <w:shd w:val="clear" w:color="auto" w:fill="FFFFFF"/>
        </w:rPr>
        <w:fldChar w:fldCharType="end"/>
      </w:r>
      <w:r w:rsidRPr="003756BB">
        <w:rPr>
          <w:color w:val="0D0D0D"/>
          <w:shd w:val="clear" w:color="auto" w:fill="FFFFFF"/>
        </w:rPr>
        <w:t xml:space="preserve">. </w:t>
      </w:r>
      <w:r>
        <w:rPr>
          <w:color w:val="0D0D0D"/>
          <w:shd w:val="clear" w:color="auto" w:fill="FFFFFF"/>
        </w:rPr>
        <w:t>T</w:t>
      </w:r>
      <w:r w:rsidRPr="006138F6">
        <w:rPr>
          <w:color w:val="0D0D0D"/>
          <w:shd w:val="clear" w:color="auto" w:fill="FFFFFF"/>
        </w:rPr>
        <w:t xml:space="preserve">his dynamic is further underscored by research from </w:t>
      </w:r>
      <w:r w:rsidRPr="003756BB">
        <w:rPr>
          <w:color w:val="0D0D0D"/>
          <w:shd w:val="clear" w:color="auto" w:fill="FFFFFF"/>
        </w:rPr>
        <w:fldChar w:fldCharType="begin" w:fldLock="1"/>
      </w:r>
      <w:r w:rsidRPr="003756BB">
        <w:rPr>
          <w:color w:val="0D0D0D"/>
          <w:shd w:val="clear" w:color="auto" w:fill="FFFFFF"/>
        </w:rPr>
        <w:instrText>ADDIN CSL_CITATION {"citationItems":[{"id":"ITEM-1","itemData":{"DOI":"10.3389/fpos.2023.972802","ISSN":"26733145","abstract":"Digital democracy provides a new space for community involvement in democratic life. This study aims to conduct a systematic literature review to uncover the trend of concepts in the study of digital democracy. This study used descriptive analysis with data sources derived from the Scopus database from the period between 2014 and 2020 (a total of 230 articles) and processed with VOSviewer. The results showed three dominant concepts, namely democracy, the internet, and movement. In addition, it was found that the digital era provides positive and negative impacts on democracy, that public knowledge in a quality digital democracy is important, and that there is strong elite control in virtual democracy. The results of this research can be used as a basis for developing digital democracy studies. Meanwhile, this study was limited by the fact that the articles reviewed were only sourced from Scopus and did not include publications from 2022. Therefore, future studies need to take a comparative analysis approach that uses the Web of Science (WoS) database and increases the time period in which articles are sourced.","author":[{"dropping-particle":"","family":"Congge","given":"Umar","non-dropping-particle":"","parse-names":false,"suffix":""},{"dropping-particle":"","family":"Guillamón","given":"María Dolores","non-dropping-particle":"","parse-names":false,"suffix":""},{"dropping-particle":"","family":"Nurmandi","given":"Achmad","non-dropping-particle":"","parse-names":false,"suffix":""},{"dropping-particle":"","family":"Salahudin","given":"","non-dropping-particle":"","parse-names":false,"suffix":""},{"dropping-particle":"","family":"Sihidi","given":"Iradhad Taqwa","non-dropping-particle":"","parse-names":false,"suffix":""}],"container-title":"Frontiers in Political Science","id":"ITEM-1","issued":{"date-parts":[["2023"]]},"title":"Digital democracy: A systematic literature review","type":"article-journal","volume":"5"},"uris":["http://www.mendeley.com/documents/?uuid=90bad3af-7e1a-4e4f-b35e-dec65f01b0e6"]}],"mendeley":{"formattedCitation":"(Congge et al., 2023)","manualFormatting":"Congge et al., (2023)","plainTextFormattedCitation":"(Congge et al., 2023)","previouslyFormattedCitation":"(Congge et al., 2023)"},"properties":{"noteIndex":0},"schema":"https://github.com/citation-style-language/schema/raw/master/csl-citation.json"}</w:instrText>
      </w:r>
      <w:r w:rsidRPr="003756BB">
        <w:rPr>
          <w:color w:val="0D0D0D"/>
          <w:shd w:val="clear" w:color="auto" w:fill="FFFFFF"/>
        </w:rPr>
        <w:fldChar w:fldCharType="separate"/>
      </w:r>
      <w:r w:rsidRPr="003756BB">
        <w:rPr>
          <w:noProof/>
          <w:color w:val="0D0D0D"/>
          <w:shd w:val="clear" w:color="auto" w:fill="FFFFFF"/>
        </w:rPr>
        <w:t>Congge et al., (2023)</w:t>
      </w:r>
      <w:r w:rsidRPr="003756BB">
        <w:rPr>
          <w:color w:val="0D0D0D"/>
          <w:shd w:val="clear" w:color="auto" w:fill="FFFFFF"/>
        </w:rPr>
        <w:fldChar w:fldCharType="end"/>
      </w:r>
      <w:r>
        <w:rPr>
          <w:color w:val="0D0D0D"/>
          <w:shd w:val="clear" w:color="auto" w:fill="FFFFFF"/>
        </w:rPr>
        <w:t xml:space="preserve">, who argue that </w:t>
      </w:r>
      <w:r w:rsidRPr="003756BB">
        <w:rPr>
          <w:color w:val="0D0D0D"/>
          <w:shd w:val="clear" w:color="auto" w:fill="FFFFFF"/>
        </w:rPr>
        <w:t xml:space="preserve">the evolution of democratic structures within societies and governments parallels the rapid advancements in information technology and the process of globalization. The positive aspect is the ability to facilitate people in voicing their aspirations, forming groups, protesting against government policies, and various other activities. </w:t>
      </w:r>
      <w:r w:rsidRPr="00FB6FCC">
        <w:rPr>
          <w:color w:val="0D0D0D"/>
          <w:shd w:val="clear" w:color="auto" w:fill="FFFFFF"/>
        </w:rPr>
        <w:t xml:space="preserve">Democratic countries are becoming more inclusive due to the existence of virtual spaces and internet access that citizens </w:t>
      </w:r>
      <w:r>
        <w:rPr>
          <w:color w:val="0D0D0D"/>
          <w:shd w:val="clear" w:color="auto" w:fill="FFFFFF"/>
        </w:rPr>
        <w:t>use to participate in democracy. Nonetheless, in this era of digital democracy, there is frequent concern regarding people’s understanding of social media</w:t>
      </w:r>
      <w:r w:rsidRPr="003756BB">
        <w:rPr>
          <w:color w:val="0D0D0D"/>
          <w:shd w:val="clear" w:color="auto" w:fill="FFFFFF"/>
        </w:rPr>
        <w:t xml:space="preserve">. </w:t>
      </w:r>
      <w:r w:rsidRPr="006D3306">
        <w:rPr>
          <w:color w:val="0D0D0D"/>
          <w:shd w:val="clear" w:color="auto" w:fill="FFFFFF"/>
        </w:rPr>
        <w:t>Many incidents of ethical violations and abuse occur in the digital re</w:t>
      </w:r>
      <w:r>
        <w:rPr>
          <w:color w:val="0D0D0D"/>
          <w:shd w:val="clear" w:color="auto" w:fill="FFFFFF"/>
        </w:rPr>
        <w:t>alm beyond the public's control</w:t>
      </w:r>
      <w:r w:rsidRPr="003756BB">
        <w:rPr>
          <w:color w:val="0D0D0D"/>
          <w:shd w:val="clear" w:color="auto" w:fill="FFFFFF"/>
        </w:rPr>
        <w:t xml:space="preserve">. Both the government and society feel a significant impact from the dynamics of digital democracy. Nevertheless, the implementation of digital democracy has the potential to facilitate the achievement of a country's democratic goals. </w:t>
      </w:r>
    </w:p>
    <w:p w14:paraId="5F21DCE6" w14:textId="77777777" w:rsidR="009900DD" w:rsidRPr="003756BB" w:rsidRDefault="009900DD" w:rsidP="009900DD">
      <w:pPr>
        <w:spacing w:after="120"/>
        <w:jc w:val="both"/>
        <w:rPr>
          <w:color w:val="0D0D0D"/>
          <w:shd w:val="clear" w:color="auto" w:fill="FFFFFF"/>
        </w:rPr>
      </w:pPr>
      <w:r w:rsidRPr="003756BB">
        <w:rPr>
          <w:color w:val="0D0D0D"/>
          <w:shd w:val="clear" w:color="auto" w:fill="FFFFFF"/>
        </w:rPr>
        <w:fldChar w:fldCharType="begin" w:fldLock="1"/>
      </w:r>
      <w:r w:rsidRPr="003756BB">
        <w:rPr>
          <w:color w:val="0D0D0D"/>
          <w:shd w:val="clear" w:color="auto" w:fill="FFFFFF"/>
        </w:rPr>
        <w:instrText>ADDIN CSL_CITATION {"citationItems":[{"id":"ITEM-1","itemData":{"DOI":"10.1038/s41562-022-01460-1","ISSN":"23973374","PMID":"36344657","abstract":"One of today’s most controversial and consequential issues is whether the global uptake of digital media is causally related to a decline in democracy. We conducted a systematic review of causal and correlational evidence (N = 496 articles) on the link between digital media use and different political variables. Some associations, such as increasing political participation and information consumption, are likely to be beneficial for democracy and were often observed in autocracies and emerging democracies. Other associations, such as declining political trust, increasing populism and growing polarization, are likely to be detrimental to democracy and were more pronounced in established democracies. While the impact of digital media on political systems depends on the specific variable and system in question, several variables show clear directions of associations. The evidence calls for research efforts and vigilance by governments and civil societies to better understand, design and regulate the interplay of digital media and democracy.","author":[{"dropping-particle":"","family":"Lorenz-Spreen","given":"Philipp","non-dropping-particle":"","parse-names":false,"suffix":""},{"dropping-particle":"","family":"Oswald","given":"Lisa","non-dropping-particle":"","parse-names":false,"suffix":""},{"dropping-particle":"","family":"Lewandowsky","given":"Stephan","non-dropping-particle":"","parse-names":false,"suffix":""},{"dropping-particle":"","family":"Hertwig","given":"Ralph","non-dropping-particle":"","parse-names":false,"suffix":""}],"container-title":"Nature Human Behaviour","id":"ITEM-1","issue":"1","issued":{"date-parts":[["2023"]]},"page":"74-101","publisher":"Springer US","title":"A systematic review of worldwide causal and correlational evidence on digital media and democracy","type":"article-journal","volume":"7"},"uris":["http://www.mendeley.com/documents/?uuid=c1fac84f-fa77-4547-b629-d0466318fe7f"]}],"mendeley":{"formattedCitation":"(Lorenz-Spreen et al., 2023)","manualFormatting":"Lorenz-Spreen et al., (2023)","plainTextFormattedCitation":"(Lorenz-Spreen et al., 2023)","previouslyFormattedCitation":"(Lorenz-Spreen et al., 2023)"},"properties":{"noteIndex":0},"schema":"https://github.com/citation-style-language/schema/raw/master/csl-citation.json"}</w:instrText>
      </w:r>
      <w:r w:rsidRPr="003756BB">
        <w:rPr>
          <w:color w:val="0D0D0D"/>
          <w:shd w:val="clear" w:color="auto" w:fill="FFFFFF"/>
        </w:rPr>
        <w:fldChar w:fldCharType="separate"/>
      </w:r>
      <w:r w:rsidRPr="003756BB">
        <w:rPr>
          <w:noProof/>
          <w:color w:val="0D0D0D"/>
          <w:shd w:val="clear" w:color="auto" w:fill="FFFFFF"/>
        </w:rPr>
        <w:t>Lorenz-Spreen et al., (2023)</w:t>
      </w:r>
      <w:r w:rsidRPr="003756BB">
        <w:rPr>
          <w:color w:val="0D0D0D"/>
          <w:shd w:val="clear" w:color="auto" w:fill="FFFFFF"/>
        </w:rPr>
        <w:fldChar w:fldCharType="end"/>
      </w:r>
      <w:r w:rsidRPr="003756BB">
        <w:rPr>
          <w:color w:val="0D0D0D"/>
          <w:shd w:val="clear" w:color="auto" w:fill="FFFFFF"/>
        </w:rPr>
        <w:t xml:space="preserve">, in their study also concluded on both the </w:t>
      </w:r>
      <w:proofErr w:type="spellStart"/>
      <w:r w:rsidRPr="003756BB">
        <w:rPr>
          <w:color w:val="0D0D0D"/>
          <w:shd w:val="clear" w:color="auto" w:fill="FFFFFF"/>
        </w:rPr>
        <w:t>favorable</w:t>
      </w:r>
      <w:proofErr w:type="spellEnd"/>
      <w:r w:rsidRPr="003756BB">
        <w:rPr>
          <w:color w:val="0D0D0D"/>
          <w:shd w:val="clear" w:color="auto" w:fill="FFFFFF"/>
        </w:rPr>
        <w:t xml:space="preserve"> and </w:t>
      </w:r>
      <w:proofErr w:type="spellStart"/>
      <w:r w:rsidRPr="003756BB">
        <w:rPr>
          <w:color w:val="0D0D0D"/>
          <w:shd w:val="clear" w:color="auto" w:fill="FFFFFF"/>
        </w:rPr>
        <w:t>unfavorable</w:t>
      </w:r>
      <w:proofErr w:type="spellEnd"/>
      <w:r w:rsidRPr="003756BB">
        <w:rPr>
          <w:color w:val="0D0D0D"/>
          <w:shd w:val="clear" w:color="auto" w:fill="FFFFFF"/>
        </w:rPr>
        <w:t xml:space="preserve"> consequences of social media on democracy. They point out that digital media expands citizens' platforms for engaging in politics, which in turn increases political engagement in democracies. However, they also draw attention to the fact that the use of digital media is linked to the breakdown of "the glue that holds democracy together," which is the public's trust in democratic institutions. Furthermore, they discovered that the usage of digital media was linked to an increase in </w:t>
      </w:r>
      <w:proofErr w:type="spellStart"/>
      <w:r w:rsidRPr="003756BB">
        <w:rPr>
          <w:color w:val="0D0D0D"/>
          <w:shd w:val="clear" w:color="auto" w:fill="FFFFFF"/>
        </w:rPr>
        <w:t>unfavorable</w:t>
      </w:r>
      <w:proofErr w:type="spellEnd"/>
      <w:r w:rsidRPr="003756BB">
        <w:rPr>
          <w:color w:val="0D0D0D"/>
          <w:shd w:val="clear" w:color="auto" w:fill="FFFFFF"/>
        </w:rPr>
        <w:t xml:space="preserve"> attitudes like hatred, populism, and polarization. This suggests that although social media can encourage political participation, its impact on democracy as a whole can vary and has the potential to impact political stability.</w:t>
      </w:r>
    </w:p>
    <w:p w14:paraId="312446D6" w14:textId="77777777" w:rsidR="009900DD" w:rsidRPr="00AD6B29" w:rsidRDefault="009900DD" w:rsidP="009900DD">
      <w:pPr>
        <w:spacing w:after="120"/>
        <w:jc w:val="both"/>
        <w:rPr>
          <w:lang w:val="en-US"/>
        </w:rPr>
      </w:pPr>
      <w:r w:rsidRPr="003756BB">
        <w:t xml:space="preserve">Knowing that individuals tend to interact with people who have political views or attitudes through cyberspace (the phenomenon of </w:t>
      </w:r>
      <w:proofErr w:type="spellStart"/>
      <w:r w:rsidRPr="003756BB">
        <w:t>homophily</w:t>
      </w:r>
      <w:proofErr w:type="spellEnd"/>
      <w:r w:rsidRPr="003756BB">
        <w:t xml:space="preserve">) is not enough to conclude that there is less political segregation in cyberspace compared to interactions in the real world (offline) </w:t>
      </w:r>
      <w:r w:rsidRPr="003756BB">
        <w:fldChar w:fldCharType="begin" w:fldLock="1"/>
      </w:r>
      <w:r w:rsidRPr="003756BB">
        <w:instrText>ADDIN CSL_CITATION {"citationItems":[{"id":"ITEM-1","itemData":{"DOI":"10.1146/annurev-economics-081919-050239","ISSN":"19411391","abstract":"How do the Internet and social media affect political outcomes? We review empirical evidence from the recent political economy literature, focusing primarily on work that considers traits that distinguish the Internet and social media from traditional off-line media, such as low barriers to entry and reliance on user-generated content. We discuss the main results about the effects of the Internet in general, and social media in particular, on voting, street protests, attitudes toward government, political polarization, xenophobia, and politicians' behavior. We also review evidence on the role of social media in the dissemination of fake news, and we summarize results about the strategies employed by autocratic regimes to censor the Internet and to use social media for surveillance and propaganda. We conclude by highlighting open questions about how the Internet and social media shape politics in democracies and autocracies.","author":[{"dropping-particle":"","family":"Zhuravskaya","given":"Ekaterina","non-dropping-particle":"","parse-names":false,"suffix":""},{"dropping-particle":"","family":"Petrova","given":"Maria","non-dropping-particle":"","parse-names":false,"suffix":""},{"dropping-particle":"","family":"Enikolopov","given":"Ruben","non-dropping-particle":"","parse-names":false,"suffix":""}],"container-title":"Annual Review of Economics","id":"ITEM-1","issued":{"date-parts":[["2020"]]},"page":"415-438","title":"Political effects of the internet and social media","type":"article-journal","volume":"12"},"uris":["http://www.mendeley.com/documents/?uuid=f24e19d7-77a2-4a6a-8ec4-e688bc189793"]}],"mendeley":{"formattedCitation":"(Zhuravskaya et al., 2020)","plainTextFormattedCitation":"(Zhuravskaya et al., 2020)","previouslyFormattedCitation":"(Zhuravskaya et al., 2020)"},"properties":{"noteIndex":0},"schema":"https://github.com/citation-style-language/schema/raw/master/csl-citation.json"}</w:instrText>
      </w:r>
      <w:r w:rsidRPr="003756BB">
        <w:fldChar w:fldCharType="separate"/>
      </w:r>
      <w:r w:rsidRPr="003756BB">
        <w:rPr>
          <w:noProof/>
        </w:rPr>
        <w:t>(Zhuravskaya et al., 2020)</w:t>
      </w:r>
      <w:r w:rsidRPr="003756BB">
        <w:fldChar w:fldCharType="end"/>
      </w:r>
      <w:r w:rsidRPr="003756BB">
        <w:t xml:space="preserve">. </w:t>
      </w:r>
      <w:r>
        <w:rPr>
          <w:color w:val="0D0D0D"/>
          <w:shd w:val="clear" w:color="auto" w:fill="FFFFFF"/>
        </w:rPr>
        <w:t>In contrast</w:t>
      </w:r>
      <w:r w:rsidRPr="003756BB">
        <w:rPr>
          <w:color w:val="0D0D0D"/>
          <w:shd w:val="clear" w:color="auto" w:fill="FFFFFF"/>
        </w:rPr>
        <w:t xml:space="preserve">, </w:t>
      </w:r>
      <w:r w:rsidRPr="003756BB">
        <w:rPr>
          <w:color w:val="0D0D0D"/>
          <w:shd w:val="clear" w:color="auto" w:fill="FFFFFF"/>
        </w:rPr>
        <w:fldChar w:fldCharType="begin" w:fldLock="1"/>
      </w:r>
      <w:r w:rsidRPr="003756BB">
        <w:rPr>
          <w:color w:val="0D0D0D"/>
          <w:shd w:val="clear" w:color="auto" w:fill="FFFFFF"/>
        </w:rPr>
        <w:instrText>ADDIN CSL_CITATION {"citationItems":[{"id":"ITEM-1","itemData":{"DOI":"10.1016/j.heliyon.2023.e13262","ISSN":"24058440","abstract":"Political entrepreneurs seek to mobilise public opinion and access large audiences who are not directly interested in politics, but are exposed to the digital environment. The aim of this research was to analyse how these figures promote experimental communication uses on channels far removed from political activity. We focused on Twitch, a successful platform for promoting entertainment and learning in the video games field. To do so, we conducted a significant case study, that of Íñigo Errejón, a Spanish male Member of Parliament, in 2021 through 18 live streamings that lasted 1223 min. We specifically described the conception and use of Twitch, measured the audience's impact, analysed the accountability exercise through this platform and evaluated the deliberative quality of conversation with users. To conclude, we identified three novel contributions of Twitch to digital political communication: self-monitoring, insofar as the elected politician himself proactively exercises accountability to the public without a third party intervening; the activation of mediated authenticity as a key value in the political actor's public construction; promoting connective democracy, which would help those sectors not used to employing political information to take an interest in it by detecting attention being paid to their needs and questions.","author":[{"dropping-particle":"","family":"Iranzo-Cabrera","given":"Maria","non-dropping-particle":"","parse-names":false,"suffix":""},{"dropping-particle":"","family":"Casero-Ripollés","given":"Andreu","non-dropping-particle":"","parse-names":false,"suffix":""}],"container-title":"Heliyon","id":"ITEM-1","issue":"2","issued":{"date-parts":[["2023"]]},"title":"Political entrepreneurs in social media: Self-monitoring, authenticity and connective democracy. The case of Íñigo Errejón","type":"article-journal","volume":"9"},"uris":["http://www.mendeley.com/documents/?uuid=960d93da-d66c-4365-b2c1-200e7ab659c3"]}],"mendeley":{"formattedCitation":"(Iranzo-Cabrera &amp; Casero-Ripollés, 2023)","manualFormatting":"Iranzo-Cabrera &amp; Casero-Ripollés, (2023)","plainTextFormattedCitation":"(Iranzo-Cabrera &amp; Casero-Ripollés, 2023)","previouslyFormattedCitation":"(Iranzo-Cabrera &amp; Casero-Ripollés, 2023)"},"properties":{"noteIndex":0},"schema":"https://github.com/citation-style-language/schema/raw/master/csl-citation.json"}</w:instrText>
      </w:r>
      <w:r w:rsidRPr="003756BB">
        <w:rPr>
          <w:color w:val="0D0D0D"/>
          <w:shd w:val="clear" w:color="auto" w:fill="FFFFFF"/>
        </w:rPr>
        <w:fldChar w:fldCharType="separate"/>
      </w:r>
      <w:r w:rsidRPr="003756BB">
        <w:rPr>
          <w:noProof/>
          <w:color w:val="0D0D0D"/>
          <w:shd w:val="clear" w:color="auto" w:fill="FFFFFF"/>
        </w:rPr>
        <w:t>Iranzo-Cabrera &amp; Casero-Ripollés, (2023)</w:t>
      </w:r>
      <w:r w:rsidRPr="003756BB">
        <w:rPr>
          <w:color w:val="0D0D0D"/>
          <w:shd w:val="clear" w:color="auto" w:fill="FFFFFF"/>
        </w:rPr>
        <w:fldChar w:fldCharType="end"/>
      </w:r>
      <w:r w:rsidRPr="003756BB">
        <w:rPr>
          <w:color w:val="0D0D0D"/>
          <w:shd w:val="clear" w:color="auto" w:fill="FFFFFF"/>
        </w:rPr>
        <w:t xml:space="preserve"> </w:t>
      </w:r>
      <w:r>
        <w:rPr>
          <w:color w:val="0D0D0D"/>
          <w:shd w:val="clear" w:color="auto" w:fill="FFFFFF"/>
        </w:rPr>
        <w:t>state</w:t>
      </w:r>
      <w:r w:rsidRPr="003756BB">
        <w:rPr>
          <w:color w:val="0D0D0D"/>
          <w:shd w:val="clear" w:color="auto" w:fill="FFFFFF"/>
        </w:rPr>
        <w:t xml:space="preserve"> that social media has a very important role in facilitating interactions and relationships between citizens, expanding social networks, and deepening interpersonal relationships, efforts to increase and </w:t>
      </w:r>
      <w:r>
        <w:rPr>
          <w:color w:val="0D0D0D"/>
          <w:shd w:val="clear" w:color="auto" w:fill="FFFFFF"/>
        </w:rPr>
        <w:t>strengthening</w:t>
      </w:r>
      <w:r w:rsidRPr="003756BB">
        <w:rPr>
          <w:color w:val="0D0D0D"/>
          <w:shd w:val="clear" w:color="auto" w:fill="FFFFFF"/>
        </w:rPr>
        <w:t xml:space="preserve"> connections such as these issues in the public domain have important significance in strengthening democracy and building strong political communities.</w:t>
      </w:r>
      <w:r>
        <w:rPr>
          <w:color w:val="0D0D0D"/>
          <w:shd w:val="clear" w:color="auto" w:fill="FFFFFF"/>
        </w:rPr>
        <w:t xml:space="preserve"> </w:t>
      </w:r>
      <w:r>
        <w:rPr>
          <w:lang w:val="en-US"/>
        </w:rPr>
        <w:t>S</w:t>
      </w:r>
      <w:r w:rsidRPr="000435DF">
        <w:rPr>
          <w:lang w:val="en-US"/>
        </w:rPr>
        <w:t>ocial media plays an influential part in the d</w:t>
      </w:r>
      <w:r>
        <w:rPr>
          <w:lang w:val="en-US"/>
        </w:rPr>
        <w:t>evelopment of digital democracy</w:t>
      </w:r>
      <w:r w:rsidRPr="001A2506">
        <w:rPr>
          <w:lang w:val="en-US"/>
        </w:rPr>
        <w:t xml:space="preserve"> </w:t>
      </w:r>
      <w:r w:rsidRPr="001A2506">
        <w:rPr>
          <w:lang w:val="en-US"/>
        </w:rPr>
        <w:fldChar w:fldCharType="begin" w:fldLock="1"/>
      </w:r>
      <w:r w:rsidRPr="001A2506">
        <w:rPr>
          <w:lang w:val="en-US"/>
        </w:rPr>
        <w:instrText>ADDIN CSL_CITATION {"citationItems":[{"id":"ITEM-1","itemData":{"DOI":"10.3389/fpos.2023.972802","ISSN":"26733145","abstract":"Digital democracy provides a new space for community involvement in democratic life. This study aims to conduct a systematic literature review to uncover the trend of concepts in the study of digital democracy. This study used descriptive analysis with data sources derived from the Scopus database from the period between 2014 and 2020 (a total of 230 articles) and processed with VOSviewer. The results showed three dominant concepts, namely democracy, the internet, and movement. In addition, it was found that the digital era provides positive and negative impacts on democracy, that public knowledge in a quality digital democracy is important, and that there is strong elite control in virtual democracy. The results of this research can be used as a basis for developing digital democracy studies. Meanwhile, this study was limited by the fact that the articles reviewed were only sourced from Scopus and did not include publications from 2022. Therefore, future studies need to take a comparative analysis approach that uses the Web of Science (WoS) database and increases the time period in which articles are sourced.","author":[{"dropping-particle":"","family":"Congge","given":"Umar","non-dropping-particle":"","parse-names":false,"suffix":""},{"dropping-particle":"","family":"Guillamón","given":"María Dolores","non-dropping-particle":"","parse-names":false,"suffix":""},{"dropping-particle":"","family":"Nurmandi","given":"Achmad","non-dropping-particle":"","parse-names":false,"suffix":""},{"dropping-particle":"","family":"Salahudin","given":"","non-dropping-particle":"","parse-names":false,"suffix":""},{"dropping-particle":"","family":"Sihidi","given":"Iradhad Taqwa","non-dropping-particle":"","parse-names":false,"suffix":""}],"container-title":"Frontiers in Political Science","id":"ITEM-1","issued":{"date-parts":[["2023"]]},"title":"Digital democracy: A systematic literature review","type":"article-journal","volume":"5"},"uris":["http://www.mendeley.com/documents/?uuid=90bad3af-7e1a-4e4f-b35e-dec65f01b0e6"]}],"mendeley":{"formattedCitation":"(Congge et al., 2023)","plainTextFormattedCitation":"(Congge et al., 2023)","previouslyFormattedCitation":"(Congge et al., 2023)"},"properties":{"noteIndex":0},"schema":"https://github.com/citation-style-language/schema/raw/master/csl-citation.json"}</w:instrText>
      </w:r>
      <w:r w:rsidRPr="001A2506">
        <w:rPr>
          <w:lang w:val="en-US"/>
        </w:rPr>
        <w:fldChar w:fldCharType="separate"/>
      </w:r>
      <w:r w:rsidRPr="001A2506">
        <w:rPr>
          <w:noProof/>
          <w:lang w:val="en-US"/>
        </w:rPr>
        <w:t>(Congge et al., 2023)</w:t>
      </w:r>
      <w:r w:rsidRPr="001A2506">
        <w:rPr>
          <w:lang w:val="en-US"/>
        </w:rPr>
        <w:fldChar w:fldCharType="end"/>
      </w:r>
      <w:r w:rsidRPr="001A2506">
        <w:t xml:space="preserve">, </w:t>
      </w:r>
      <w:r>
        <w:rPr>
          <w:lang w:val="en-US"/>
        </w:rPr>
        <w:t>these platforms are</w:t>
      </w:r>
      <w:r w:rsidRPr="00CF6A2D">
        <w:rPr>
          <w:lang w:val="en-US"/>
        </w:rPr>
        <w:t xml:space="preserve"> accessed by </w:t>
      </w:r>
      <w:r>
        <w:rPr>
          <w:lang w:val="en-US"/>
        </w:rPr>
        <w:t>the public to advance democracy</w:t>
      </w:r>
      <w:r w:rsidRPr="001A2506">
        <w:rPr>
          <w:lang w:val="en-US"/>
        </w:rPr>
        <w:t>.</w:t>
      </w:r>
    </w:p>
    <w:p w14:paraId="57BE4D11" w14:textId="77777777" w:rsidR="009900DD" w:rsidRPr="00AD6B29" w:rsidRDefault="009900DD" w:rsidP="009900DD">
      <w:pPr>
        <w:pStyle w:val="ListParagraph"/>
        <w:numPr>
          <w:ilvl w:val="0"/>
          <w:numId w:val="12"/>
        </w:numPr>
        <w:spacing w:after="120"/>
        <w:jc w:val="both"/>
        <w:rPr>
          <w:rFonts w:ascii="Times New Roman" w:hAnsi="Times New Roman" w:cs="Times New Roman"/>
          <w:b/>
          <w:color w:val="0D0D0D"/>
          <w:sz w:val="24"/>
          <w:szCs w:val="24"/>
          <w:shd w:val="clear" w:color="auto" w:fill="FFFFFF"/>
        </w:rPr>
      </w:pPr>
      <w:r w:rsidRPr="00AD6B29">
        <w:rPr>
          <w:rFonts w:ascii="Times New Roman" w:hAnsi="Times New Roman" w:cs="Times New Roman"/>
          <w:b/>
          <w:color w:val="0D0D0D"/>
          <w:sz w:val="24"/>
          <w:szCs w:val="24"/>
          <w:shd w:val="clear" w:color="auto" w:fill="FFFFFF"/>
        </w:rPr>
        <w:t>Political Participation through Social Media</w:t>
      </w:r>
    </w:p>
    <w:p w14:paraId="3A9F7066" w14:textId="77777777" w:rsidR="009900DD" w:rsidRPr="003756BB" w:rsidRDefault="009900DD" w:rsidP="009900DD">
      <w:pPr>
        <w:spacing w:after="120"/>
        <w:jc w:val="both"/>
        <w:rPr>
          <w:color w:val="0D0D0D"/>
          <w:shd w:val="clear" w:color="auto" w:fill="FFFFFF"/>
        </w:rPr>
      </w:pPr>
      <w:r>
        <w:rPr>
          <w:lang w:val="en-US"/>
        </w:rPr>
        <w:t xml:space="preserve">Over the past few decades, there have been significant improvements in the field of political participation research. </w:t>
      </w:r>
      <w:r w:rsidRPr="00334E54">
        <w:rPr>
          <w:color w:val="0D0D0D"/>
          <w:shd w:val="clear" w:color="auto" w:fill="FFFFFF"/>
        </w:rPr>
        <w:t>Political participation is a continually evolving concept</w:t>
      </w:r>
      <w:r w:rsidRPr="003756BB">
        <w:rPr>
          <w:color w:val="0D0D0D"/>
          <w:shd w:val="clear" w:color="auto" w:fill="FFFFFF"/>
        </w:rPr>
        <w:t xml:space="preserve">, and its classical, instrumental definition feels too limited in the context of the era of digital communication technology </w:t>
      </w:r>
      <w:r w:rsidRPr="003756BB">
        <w:rPr>
          <w:color w:val="0D0D0D"/>
          <w:shd w:val="clear" w:color="auto" w:fill="FFFFFF"/>
        </w:rPr>
        <w:fldChar w:fldCharType="begin" w:fldLock="1"/>
      </w:r>
      <w:r w:rsidRPr="003756BB">
        <w:rPr>
          <w:color w:val="0D0D0D"/>
          <w:shd w:val="clear" w:color="auto" w:fill="FFFFFF"/>
        </w:rPr>
        <w:instrText>ADDIN CSL_CITATION {"citationItems":[{"id":"ITEM-1","itemData":{"author":[{"dropping-particle":"","family":"Hosch-Dayican","given":"Bengu","non-dropping-particle":"","parse-names":false,"suffix":""}],"container-title":"Acta Politica","id":"ITEM-1","issued":{"date-parts":[["2014","7","1"]]},"page":"342-346","title":"Online political activities as emerging forms of political participation: How do they fit in the conceptual map?","type":"article-journal","volume":"49"},"uris":["http://www.mendeley.com/documents/?uuid=2c1415f0-746b-4f56-8cca-7927b1cc3c7f"]},{"id":"ITEM-2","itemData":{"DOI":"10.1080/1369118X.2021.2013919","ISSN":"14684462","abstract":"The advent of online technologies has been triggering a wave of empirical examinations of online political participation (OPP) over the past twenty years. It also stimulated scholarly debate on how to conceptualize political participation in a digital age. Scholars differ on whether to consider passive and expressive online behaviors part of or a mere precursor to political participation. This study argues that due to its rapid evolution as well as its dependence on platform affordances, quantitative empirical studies on OPP may be prone to deviations between established, much-cited definitions and measurements applied in the field. Based on a systematic literature review of 289 international peer-reviewed survey-based and experimental studies, we analyze both definitions and measurements of OPP. We find a series of disconnections: Measures preponderantly address online activities, yet merely a small share of definitions focuses on the online sphere. While only few definitions account for passive activities (e.g., reading news about politics), many operationalizations include measures capturing such passive behaviors. Expressive activities are most popular in measures of OPP, but definitions rarely reflect this focus. Finally, while measures of OPP are prone to be platform-specific, definitions tend to neglect this characteristic. We conclude by reflecting the conceptual implications of common measurement practices for the study of OPP.","author":[{"dropping-particle":"","family":"Ruess","given":"Christina","non-dropping-particle":"","parse-names":false,"suffix":""},{"dropping-particle":"","family":"Hoffmann","given":"Christian Pieter","non-dropping-particle":"","parse-names":false,"suffix":""},{"dropping-particle":"","family":"Boulianne","given":"Shelley","non-dropping-particle":"","parse-names":false,"suffix":""},{"dropping-particle":"","family":"Heger","given":"Katharina","non-dropping-particle":"","parse-names":false,"suffix":""}],"container-title":"Information Communication and Society","id":"ITEM-2","issue":"8","issued":{"date-parts":[["2023"]]},"page":"1495-1512","title":"Online political participation: the evolution of a concept","type":"article-journal","volume":"26"},"uris":["http://www.mendeley.com/documents/?uuid=a72efa31-4ed7-4923-a0d6-d4c29524a37b"]}],"mendeley":{"formattedCitation":"(Hosch-Dayican, 2014; Ruess et al., 2023)","plainTextFormattedCitation":"(Hosch-Dayican, 2014; Ruess et al., 2023)","previouslyFormattedCitation":"(Hosch-Dayican, 2014; Ruess et al., 2023)"},"properties":{"noteIndex":0},"schema":"https://github.com/citation-style-language/schema/raw/master/csl-citation.json"}</w:instrText>
      </w:r>
      <w:r w:rsidRPr="003756BB">
        <w:rPr>
          <w:color w:val="0D0D0D"/>
          <w:shd w:val="clear" w:color="auto" w:fill="FFFFFF"/>
        </w:rPr>
        <w:fldChar w:fldCharType="separate"/>
      </w:r>
      <w:r w:rsidRPr="003756BB">
        <w:rPr>
          <w:noProof/>
          <w:color w:val="0D0D0D"/>
          <w:shd w:val="clear" w:color="auto" w:fill="FFFFFF"/>
        </w:rPr>
        <w:t>(Hosch-Dayican, 2014; Ruess et al., 2023)</w:t>
      </w:r>
      <w:r w:rsidRPr="003756BB">
        <w:rPr>
          <w:color w:val="0D0D0D"/>
          <w:shd w:val="clear" w:color="auto" w:fill="FFFFFF"/>
        </w:rPr>
        <w:fldChar w:fldCharType="end"/>
      </w:r>
      <w:r w:rsidRPr="003756BB">
        <w:rPr>
          <w:color w:val="0D0D0D"/>
          <w:shd w:val="clear" w:color="auto" w:fill="FFFFFF"/>
        </w:rPr>
        <w:t xml:space="preserve">. Based on research by </w:t>
      </w:r>
      <w:r w:rsidRPr="003756BB">
        <w:rPr>
          <w:color w:val="0D0D0D"/>
          <w:shd w:val="clear" w:color="auto" w:fill="FFFFFF"/>
        </w:rPr>
        <w:fldChar w:fldCharType="begin" w:fldLock="1"/>
      </w:r>
      <w:r w:rsidRPr="003756BB">
        <w:rPr>
          <w:color w:val="0D0D0D"/>
          <w:shd w:val="clear" w:color="auto" w:fill="FFFFFF"/>
        </w:rPr>
        <w:instrText>ADDIN CSL_CITATION {"citationItems":[{"id":"ITEM-1","itemData":{"DOI":"10.1080/1369118X.2021.2013919","ISSN":"14684462","abstract":"The advent of online technologies has been triggering a wave of empirical examinations of online political participation (OPP) over the past twenty years. It also stimulated scholarly debate on how to conceptualize political participation in a digital age. Scholars differ on whether to consider passive and expressive online behaviors part of or a mere precursor to political participation. This study argues that due to its rapid evolution as well as its dependence on platform affordances, quantitative empirical studies on OPP may be prone to deviations between established, much-cited definitions and measurements applied in the field. Based on a systematic literature review of 289 international peer-reviewed survey-based and experimental studies, we analyze both definitions and measurements of OPP. We find a series of disconnections: Measures preponderantly address online activities, yet merely a small share of definitions focuses on the online sphere. While only few definitions account for passive activities (e.g., reading news about politics), many operationalizations include measures capturing such passive behaviors. Expressive activities are most popular in measures of OPP, but definitions rarely reflect this focus. Finally, while measures of OPP are prone to be platform-specific, definitions tend to neglect this characteristic. We conclude by reflecting the conceptual implications of common measurement practices for the study of OPP.","author":[{"dropping-particle":"","family":"Ruess","given":"Christina","non-dropping-particle":"","parse-names":false,"suffix":""},{"dropping-particle":"","family":"Hoffmann","given":"Christian Pieter","non-dropping-particle":"","parse-names":false,"suffix":""},{"dropping-particle":"","family":"Boulianne","given":"Shelley","non-dropping-particle":"","parse-names":false,"suffix":""},{"dropping-particle":"","family":"Heger","given":"Katharina","non-dropping-particle":"","parse-names":false,"suffix":""}],"container-title":"Information Communication and Society","id":"ITEM-1","issue":"8","issued":{"date-parts":[["2023"]]},"page":"1495-1512","title":"Online political participation: the evolution of a concept","type":"article-journal","volume":"26"},"uris":["http://www.mendeley.com/documents/?uuid=a72efa31-4ed7-4923-a0d6-d4c29524a37b"]}],"mendeley":{"formattedCitation":"(Ruess et al., 2023)","manualFormatting":"Ruess et al., (2023)","plainTextFormattedCitation":"(Ruess et al., 2023)","previouslyFormattedCitation":"(Ruess et al., 2023)"},"properties":{"noteIndex":0},"schema":"https://github.com/citation-style-language/schema/raw/master/csl-citation.json"}</w:instrText>
      </w:r>
      <w:r w:rsidRPr="003756BB">
        <w:rPr>
          <w:color w:val="0D0D0D"/>
          <w:shd w:val="clear" w:color="auto" w:fill="FFFFFF"/>
        </w:rPr>
        <w:fldChar w:fldCharType="separate"/>
      </w:r>
      <w:r w:rsidRPr="003756BB">
        <w:rPr>
          <w:noProof/>
          <w:color w:val="0D0D0D"/>
          <w:shd w:val="clear" w:color="auto" w:fill="FFFFFF"/>
        </w:rPr>
        <w:t>Ruess et al., (2023)</w:t>
      </w:r>
      <w:r w:rsidRPr="003756BB">
        <w:rPr>
          <w:color w:val="0D0D0D"/>
          <w:shd w:val="clear" w:color="auto" w:fill="FFFFFF"/>
        </w:rPr>
        <w:fldChar w:fldCharType="end"/>
      </w:r>
      <w:r w:rsidRPr="003756BB">
        <w:rPr>
          <w:color w:val="0D0D0D"/>
          <w:shd w:val="clear" w:color="auto" w:fill="FFFFFF"/>
        </w:rPr>
        <w:t xml:space="preserve">, empirical data about online political </w:t>
      </w:r>
      <w:proofErr w:type="spellStart"/>
      <w:r w:rsidRPr="003756BB">
        <w:rPr>
          <w:color w:val="0D0D0D"/>
          <w:shd w:val="clear" w:color="auto" w:fill="FFFFFF"/>
        </w:rPr>
        <w:t>behavior</w:t>
      </w:r>
      <w:proofErr w:type="spellEnd"/>
      <w:r w:rsidRPr="003756BB">
        <w:rPr>
          <w:color w:val="0D0D0D"/>
          <w:shd w:val="clear" w:color="auto" w:fill="FFFFFF"/>
        </w:rPr>
        <w:t xml:space="preserve"> has a significant impact on the discussion of how to define political participation in the digital sphere. First, the fact that the populations involved in online and offline political </w:t>
      </w:r>
      <w:proofErr w:type="spellStart"/>
      <w:r w:rsidRPr="003756BB">
        <w:rPr>
          <w:color w:val="0D0D0D"/>
          <w:shd w:val="clear" w:color="auto" w:fill="FFFFFF"/>
        </w:rPr>
        <w:t>behavior</w:t>
      </w:r>
      <w:proofErr w:type="spellEnd"/>
      <w:r w:rsidRPr="003756BB">
        <w:rPr>
          <w:color w:val="0D0D0D"/>
          <w:shd w:val="clear" w:color="auto" w:fill="FFFFFF"/>
        </w:rPr>
        <w:t xml:space="preserve"> are different, it is argued that the younger generation is more dependent on online participation than offline participation. Second, different media platforms have different uses, thereby attracting different user bases that may exhibit particular sociodemographic patterns. Third, platform functionality facilitates different </w:t>
      </w:r>
      <w:proofErr w:type="spellStart"/>
      <w:r w:rsidRPr="003756BB">
        <w:rPr>
          <w:color w:val="0D0D0D"/>
          <w:shd w:val="clear" w:color="auto" w:fill="FFFFFF"/>
        </w:rPr>
        <w:t>behaviors</w:t>
      </w:r>
      <w:proofErr w:type="spellEnd"/>
      <w:r w:rsidRPr="003756BB">
        <w:rPr>
          <w:color w:val="0D0D0D"/>
          <w:shd w:val="clear" w:color="auto" w:fill="FFFFFF"/>
        </w:rPr>
        <w:t xml:space="preserve">. Political </w:t>
      </w:r>
      <w:proofErr w:type="spellStart"/>
      <w:r w:rsidRPr="003756BB">
        <w:rPr>
          <w:color w:val="0D0D0D"/>
          <w:shd w:val="clear" w:color="auto" w:fill="FFFFFF"/>
        </w:rPr>
        <w:t>behaviors</w:t>
      </w:r>
      <w:proofErr w:type="spellEnd"/>
      <w:r w:rsidRPr="003756BB">
        <w:rPr>
          <w:color w:val="0D0D0D"/>
          <w:shd w:val="clear" w:color="auto" w:fill="FFFFFF"/>
        </w:rPr>
        <w:t xml:space="preserve"> </w:t>
      </w:r>
      <w:r w:rsidRPr="003756BB">
        <w:rPr>
          <w:color w:val="0D0D0D"/>
          <w:shd w:val="clear" w:color="auto" w:fill="FFFFFF"/>
        </w:rPr>
        <w:lastRenderedPageBreak/>
        <w:t xml:space="preserve">that have no </w:t>
      </w:r>
      <w:proofErr w:type="spellStart"/>
      <w:r w:rsidRPr="003756BB">
        <w:rPr>
          <w:color w:val="0D0D0D"/>
          <w:shd w:val="clear" w:color="auto" w:fill="FFFFFF"/>
        </w:rPr>
        <w:t>analog</w:t>
      </w:r>
      <w:proofErr w:type="spellEnd"/>
      <w:r w:rsidRPr="003756BB">
        <w:rPr>
          <w:color w:val="0D0D0D"/>
          <w:shd w:val="clear" w:color="auto" w:fill="FFFFFF"/>
        </w:rPr>
        <w:t xml:space="preserve"> in the real world, like personalizing profile pictures or tagging friends in political messages, are becoming more common in cyberspace.</w:t>
      </w:r>
    </w:p>
    <w:p w14:paraId="11A7D020" w14:textId="77777777" w:rsidR="009900DD" w:rsidRPr="00D6235A" w:rsidRDefault="009900DD" w:rsidP="009900DD">
      <w:pPr>
        <w:spacing w:before="120"/>
        <w:jc w:val="both"/>
        <w:rPr>
          <w:lang w:val="en-US"/>
        </w:rPr>
      </w:pPr>
      <w:r>
        <w:t xml:space="preserve">Social media is one of the most well-known Web 2.0 tools, and online participation will become a key metric because social media provides the best of both worlds by facilitating the sharing of views and opinions in the same way that traditional participation does, but with lower cost and greater accessibility </w:t>
      </w:r>
      <w:r>
        <w:rPr>
          <w:lang w:val="en-US"/>
        </w:rPr>
        <w:fldChar w:fldCharType="begin" w:fldLock="1"/>
      </w:r>
      <w:r>
        <w:rPr>
          <w:lang w:val="en-US"/>
        </w:rPr>
        <w:instrText>ADDIN CSL_CITATION {"citationItems":[{"id":"ITEM-1","itemData":{"DOI":"https://doi.org/10.17576/ebangi.2024.2101.17","abstract":"Given the pervasiveness of social media in our contemporary communication environment, thispaper explored the aptitude of social media use for political information in empowering the wired youth withmore diverse political information which is deemed as key precursor of political participation. To be morespecific, this paper examined how the utilisation of political information on social media predicts politicalknowledge, political efficacy, and different modes of political participation (offline, online, and cyber) of theNet Generation. There were 379 Malaysian students aged between 18 and 24, who depend extensively onsocial media platforms as their primary reservoir of political news and information took part in a self-administered online survey questionnaire. Among the key findings of the current study are: (i) politicalinformational use of social media predicts political efficacy but not political knowledge; (ii) politicalinformational use of social media predicts offline, online, and cyber political participation via politicalefficacy; (iii) political knowledge does not predict political participation; meanwhile (iv) political efficacypredicts political participation. All in all, political informational use of social media holds the most potentpositive effect on political efficacy","author":[{"dropping-particle":"","family":"Tan","given":"Jue Jun","non-dropping-particle":"","parse-names":false,"suffix":""}],"container-title":"e-Bangi: Journal of Social Sciences &amp; Humanities","id":"ITEM-1","issue":"1","issued":{"date-parts":[["2024"]]},"title":"Social Media Political Information Use and Political Participation of the Net Generation","type":"article-journal","volume":"21"},"uris":["http://www.mendeley.com/documents/?uuid=3bbdd0f0-1c4d-4284-86bf-0fccc23f099f"]}],"mendeley":{"formattedCitation":"(Tan, 2024)","plainTextFormattedCitation":"(Tan, 2024)","previouslyFormattedCitation":"(Tan, 2024)"},"properties":{"noteIndex":0},"schema":"https://github.com/citation-style-language/schema/raw/master/csl-citation.json"}</w:instrText>
      </w:r>
      <w:r>
        <w:rPr>
          <w:lang w:val="en-US"/>
        </w:rPr>
        <w:fldChar w:fldCharType="separate"/>
      </w:r>
      <w:r w:rsidRPr="00E56D77">
        <w:rPr>
          <w:noProof/>
          <w:lang w:val="en-US"/>
        </w:rPr>
        <w:t>(Tan, 2024)</w:t>
      </w:r>
      <w:r>
        <w:rPr>
          <w:lang w:val="en-US"/>
        </w:rPr>
        <w:fldChar w:fldCharType="end"/>
      </w:r>
      <w:r>
        <w:rPr>
          <w:lang w:val="en-US"/>
        </w:rPr>
        <w:t xml:space="preserve">. </w:t>
      </w:r>
      <w:r w:rsidRPr="003756BB">
        <w:rPr>
          <w:color w:val="0D0D0D"/>
          <w:shd w:val="clear" w:color="auto" w:fill="FFFFFF"/>
        </w:rPr>
        <w:fldChar w:fldCharType="begin" w:fldLock="1"/>
      </w:r>
      <w:r w:rsidRPr="003756BB">
        <w:rPr>
          <w:color w:val="0D0D0D"/>
          <w:shd w:val="clear" w:color="auto" w:fill="FFFFFF"/>
        </w:rPr>
        <w:instrText>ADDIN CSL_CITATION {"citationItems":[{"id":"ITEM-1","itemData":{"DOI":"10.1080/01402382.2022.2087410","ISSN":"17439655","abstract":"Political participation opportunities have been expanding for years, most recently through digital tools. Social media platforms have become well integrated into civic and political participation. Using a cross-national sample from the United States, United Kingdom and France, this article examines whether acts of participation associated with social media should be classified using a traditional, five-factor solution to the structure of participatory acts. The distinction between online and offline participation is set aside, focusing instead on acts supported and enabled by social media, and in particular on differences between the use of Twitter and Facebook. The analysis shows that acts enabled by social media do not load with traditional factors in the structure of participation. Political acts employing Twitter and Facebook are distinct in the factor structure of participation.","author":[{"dropping-particle":"","family":"Theocharis","given":"Yannis","non-dropping-particle":"","parse-names":false,"suffix":""},{"dropping-particle":"","family":"Boulianne","given":"Shelley","non-dropping-particle":"","parse-names":false,"suffix":""},{"dropping-particle":"","family":"Koc-Michalska","given":"Karolina","non-dropping-particle":"","parse-names":false,"suffix":""},{"dropping-particle":"","family":"Bimber","given":"Bruce","non-dropping-particle":"","parse-names":false,"suffix":""}],"container-title":"West European Politics","id":"ITEM-1","issue":"4","issued":{"date-parts":[["2023"]]},"page":"788-811","publisher":"Routledge","title":"Platform affordances and political participation: how social media reshape political engagement","type":"article-journal","volume":"46"},"uris":["http://www.mendeley.com/documents/?uuid=6f8a7bd3-ec17-4211-bbb4-6af7fe9111d6"]}],"mendeley":{"formattedCitation":"(Theocharis et al., 2023)","manualFormatting":"Theocharis et al., (2023)","plainTextFormattedCitation":"(Theocharis et al., 2023)","previouslyFormattedCitation":"(Theocharis et al., 2023)"},"properties":{"noteIndex":0},"schema":"https://github.com/citation-style-language/schema/raw/master/csl-citation.json"}</w:instrText>
      </w:r>
      <w:r w:rsidRPr="003756BB">
        <w:rPr>
          <w:color w:val="0D0D0D"/>
          <w:shd w:val="clear" w:color="auto" w:fill="FFFFFF"/>
        </w:rPr>
        <w:fldChar w:fldCharType="separate"/>
      </w:r>
      <w:r w:rsidRPr="003756BB">
        <w:rPr>
          <w:noProof/>
          <w:color w:val="0D0D0D"/>
          <w:shd w:val="clear" w:color="auto" w:fill="FFFFFF"/>
        </w:rPr>
        <w:t>Theocharis et al., (2023)</w:t>
      </w:r>
      <w:r w:rsidRPr="003756BB">
        <w:rPr>
          <w:color w:val="0D0D0D"/>
          <w:shd w:val="clear" w:color="auto" w:fill="FFFFFF"/>
        </w:rPr>
        <w:fldChar w:fldCharType="end"/>
      </w:r>
      <w:r w:rsidRPr="003756BB">
        <w:rPr>
          <w:color w:val="0D0D0D"/>
          <w:shd w:val="clear" w:color="auto" w:fill="FFFFFF"/>
        </w:rPr>
        <w:t xml:space="preserve"> strengthen it by clarifying what happens on social media, which offers various affordances that enable various political actions. Certain actions, such as circulating petitions or contacting government representatives, can be quicker and simpler ways to complete required participation actions. However, there are other </w:t>
      </w:r>
      <w:proofErr w:type="spellStart"/>
      <w:r w:rsidRPr="003756BB">
        <w:rPr>
          <w:color w:val="0D0D0D"/>
          <w:shd w:val="clear" w:color="auto" w:fill="FFFFFF"/>
        </w:rPr>
        <w:t>behaviors</w:t>
      </w:r>
      <w:proofErr w:type="spellEnd"/>
      <w:r w:rsidRPr="003756BB">
        <w:rPr>
          <w:color w:val="0D0D0D"/>
          <w:shd w:val="clear" w:color="auto" w:fill="FFFFFF"/>
        </w:rPr>
        <w:t xml:space="preserve"> made possible by social media that were not possible in the pre-digital period. Examples include endorsing public politicians, leaving comments on other people's posts, spreading political news on social media with or without endorsements, and commenting on other people's postings.</w:t>
      </w:r>
    </w:p>
    <w:p w14:paraId="6DE811A5" w14:textId="77777777" w:rsidR="009900DD" w:rsidRPr="003756BB" w:rsidRDefault="009900DD" w:rsidP="009900DD">
      <w:pPr>
        <w:spacing w:before="120" w:after="120"/>
        <w:jc w:val="both"/>
        <w:rPr>
          <w:color w:val="0D0D0D"/>
          <w:shd w:val="clear" w:color="auto" w:fill="FFFFFF"/>
        </w:rPr>
      </w:pPr>
      <w:r w:rsidRPr="003756BB">
        <w:rPr>
          <w:color w:val="0D0D0D"/>
          <w:shd w:val="clear" w:color="auto" w:fill="FFFFFF"/>
        </w:rPr>
        <w:t xml:space="preserve">The affordances of social media offer opportunities to carry out various political actions, which can be influenced by factors such as transparency, trust, and responsiveness this is in line with research conducted by </w:t>
      </w:r>
      <w:r w:rsidRPr="003756BB">
        <w:rPr>
          <w:color w:val="0D0D0D"/>
          <w:shd w:val="clear" w:color="auto" w:fill="FFFFFF"/>
        </w:rPr>
        <w:fldChar w:fldCharType="begin" w:fldLock="1"/>
      </w:r>
      <w:r w:rsidRPr="003756BB">
        <w:rPr>
          <w:color w:val="0D0D0D"/>
          <w:shd w:val="clear" w:color="auto" w:fill="FFFFFF"/>
        </w:rPr>
        <w:instrText>ADDIN CSL_CITATION {"citationItems":[{"id":"ITEM-1","itemData":{"DOI":"10.1016/j.giq.2020.101486","ISSN":"0740624X","abstract":"This paper empirically investigates the association of quality information provided by a government agency on social media and citizen's online political participation. It further answers the why and how questions regarding the existence of this relationship by examining the mediating influence of transparency, trust, and responsiveness. The data was collected from 388 followers of the social media platforms of a government agency i.e. Punjab Food Authority and the findings of the analysis were obtained using structural equation modeling technique. The results reveal that the agency's provision of quality information on social media was significantly related to perceived transparency, trust in agency, perceived responsiveness, and citizens’ online political participation. Moreover, the results show that perceived transparency mediates the relationship between agency's provision of quality information on social media and citizens’ trust in agency. Additionally, trust in agency was an insignificant predictor and perceived responsiveness was a negative predictor of citizens online political participation, Also, trust in agency and perceived responsiveness suppressed the relationship between agency's provision of quality information on social media and citizens’ online political participation. This study aims to bring awareness and contribution to the body of knowledge about the governmental use of social media and its resulting benefits since in developing countries like Pakistan the research in this area is sparse. Further, it provides strategic and practical suggestions to agencies regarding advantages of utilizing social media in their communication with citizens.","author":[{"dropping-particle":"","family":"Arshad","given":"Saman","non-dropping-particle":"","parse-names":false,"suffix":""},{"dropping-particle":"","family":"Khurram","given":"Sobia","non-dropping-particle":"","parse-names":false,"suffix":""}],"container-title":"Government Information Quarterly","id":"ITEM-1","issue":"3","issued":{"date-parts":[["2020"]]},"page":"101486","publisher":"Elsevier","title":"Can government's presence on social media stimulate citizens’ online political participation? Investigating the influence of transparency, trust, and responsiveness","type":"article-journal","volume":"37"},"uris":["http://www.mendeley.com/documents/?uuid=aafbfa4d-ae0f-4308-a419-5737446c466b"]}],"mendeley":{"formattedCitation":"(Arshad &amp; Khurram, 2020)","manualFormatting":"Arshad &amp; Khurram (2020)","plainTextFormattedCitation":"(Arshad &amp; Khurram, 2020)","previouslyFormattedCitation":"(Arshad &amp; Khurram, 2020)"},"properties":{"noteIndex":0},"schema":"https://github.com/citation-style-language/schema/raw/master/csl-citation.json"}</w:instrText>
      </w:r>
      <w:r w:rsidRPr="003756BB">
        <w:rPr>
          <w:color w:val="0D0D0D"/>
          <w:shd w:val="clear" w:color="auto" w:fill="FFFFFF"/>
        </w:rPr>
        <w:fldChar w:fldCharType="separate"/>
      </w:r>
      <w:r w:rsidRPr="003756BB">
        <w:rPr>
          <w:noProof/>
          <w:color w:val="0D0D0D"/>
          <w:shd w:val="clear" w:color="auto" w:fill="FFFFFF"/>
        </w:rPr>
        <w:t>Arshad &amp; Khurram (2020)</w:t>
      </w:r>
      <w:r w:rsidRPr="003756BB">
        <w:rPr>
          <w:color w:val="0D0D0D"/>
          <w:shd w:val="clear" w:color="auto" w:fill="FFFFFF"/>
        </w:rPr>
        <w:fldChar w:fldCharType="end"/>
      </w:r>
      <w:r w:rsidRPr="003756BB">
        <w:rPr>
          <w:color w:val="0D0D0D"/>
          <w:shd w:val="clear" w:color="auto" w:fill="FFFFFF"/>
        </w:rPr>
        <w:t xml:space="preserve">, which shows that followers tend to assume that information providers who uphold transparency, provide open, </w:t>
      </w:r>
      <w:r>
        <w:rPr>
          <w:color w:val="0D0D0D"/>
          <w:shd w:val="clear" w:color="auto" w:fill="FFFFFF"/>
        </w:rPr>
        <w:t>current,</w:t>
      </w:r>
      <w:r w:rsidRPr="003756BB">
        <w:rPr>
          <w:color w:val="0D0D0D"/>
          <w:shd w:val="clear" w:color="auto" w:fill="FFFFFF"/>
        </w:rPr>
        <w:t xml:space="preserve"> and relevant information, the more followers will trust the provider. </w:t>
      </w:r>
      <w:r w:rsidRPr="006F6FA9">
        <w:rPr>
          <w:color w:val="0D0D0D"/>
          <w:shd w:val="clear" w:color="auto" w:fill="FFFFFF"/>
        </w:rPr>
        <w:t>Actively sharing quality information on social media al</w:t>
      </w:r>
      <w:r>
        <w:rPr>
          <w:color w:val="0D0D0D"/>
          <w:shd w:val="clear" w:color="auto" w:fill="FFFFFF"/>
        </w:rPr>
        <w:t>so builds trust among followers</w:t>
      </w:r>
      <w:r w:rsidRPr="003756BB">
        <w:rPr>
          <w:color w:val="0D0D0D"/>
          <w:shd w:val="clear" w:color="auto" w:fill="FFFFFF"/>
        </w:rPr>
        <w:t>. Public trust in the government develops as a result of the perception of openness created by the disclosure of institutional information to the public. This conclusion is important considering the global issue of public distrust of government institutions which has increased in recent years. The public's perception of government responsiveness refers to their confidence that the government will listen to their requests, grievances, and opi</w:t>
      </w:r>
      <w:r>
        <w:rPr>
          <w:color w:val="0D0D0D"/>
          <w:shd w:val="clear" w:color="auto" w:fill="FFFFFF"/>
        </w:rPr>
        <w:t>nions if they voice them. T</w:t>
      </w:r>
      <w:r w:rsidRPr="003756BB">
        <w:rPr>
          <w:color w:val="0D0D0D"/>
          <w:shd w:val="clear" w:color="auto" w:fill="FFFFFF"/>
        </w:rPr>
        <w:t>ransparency, trust, and responsiveness are needed as key elements in strengthening online political participation.</w:t>
      </w:r>
      <w:r>
        <w:rPr>
          <w:color w:val="0D0D0D"/>
          <w:shd w:val="clear" w:color="auto" w:fill="FFFFFF"/>
        </w:rPr>
        <w:t xml:space="preserve"> </w:t>
      </w:r>
      <w:r w:rsidRPr="0068168F">
        <w:rPr>
          <w:color w:val="0D0D0D"/>
          <w:shd w:val="clear" w:color="auto" w:fill="FFFFFF"/>
        </w:rPr>
        <w:t>The media has been given the legal responsibility to improve the welfare of individuals and society through the unrestricted dissemination of information</w:t>
      </w:r>
      <w:r>
        <w:rPr>
          <w:color w:val="0D0D0D"/>
          <w:shd w:val="clear" w:color="auto" w:fill="FFFFFF"/>
        </w:rPr>
        <w:t xml:space="preserve"> </w:t>
      </w:r>
      <w:r>
        <w:rPr>
          <w:color w:val="0D0D0D"/>
          <w:shd w:val="clear" w:color="auto" w:fill="FFFFFF"/>
        </w:rPr>
        <w:fldChar w:fldCharType="begin" w:fldLock="1"/>
      </w:r>
      <w:r>
        <w:rPr>
          <w:color w:val="0D0D0D"/>
          <w:shd w:val="clear" w:color="auto" w:fill="FFFFFF"/>
        </w:rPr>
        <w:instrText>ADDIN CSL_CITATION {"citationItems":[{"id":"ITEM-1","itemData":{"DOI":"10.17576/ebangi.2024.2102.32","abstract":"Over the ages, the media have been charged with the statutory role of enhancing individual and societal well-being through unfettered sharing of information, values and opinions to engender informed decisions especially on political matters. Through communication, the mass media strengthens the capacity of individuals and groups in the society towards actively contributing to democratic growth, electoral behaviour and development. The question: how far have the media succeeded in discharging this social responsibility in Nigeria? It remains a burning national issue. This study presents the media role in expanding the democratic horizon in the country by focusing on the 2015 general elections and the reportage of protests that followed. The article went further to identify the diverse challenges facing the media, which include misinformation, stereotype and insecurity of journalists and offers plausible recommendations for enhancing the place of the media in democratic culture and governance in Nigeria. The study used mixed method to gather materials from the field on electoral protests. Histogram were used to present a clear analysis of findings, which were supported by secondary research. It found that there were discrepancies in the election reportage and also that the protests, which manifested during the election affected nation building activities and electoral behaviour in many parts of Nigeria. It consequently recommends peace journalism and improved media training for Nigerian journalists.","author":[{"dropping-particle":"","family":"Ani","given":"Kelechi Johnmary","non-dropping-particle":"","parse-names":false,"suffix":""}],"container-title":"E-BANGI: Journal of Social Sciences &amp; Humanities","id":"ITEM-1","issue":"2","issued":{"date-parts":[["2024"]]},"page":"394","title":"Nigerian Democratic Behaviour and Protest Reportage in 2015 General Elections","type":"article-journal","volume":"21"},"uris":["http://www.mendeley.com/documents/?uuid=f774bf1e-056a-4f5d-8f52-03acfb5b0014"]}],"mendeley":{"formattedCitation":"(Ani, 2024)","plainTextFormattedCitation":"(Ani, 2024)","previouslyFormattedCitation":"(Ani, 2024)"},"properties":{"noteIndex":0},"schema":"https://github.com/citation-style-language/schema/raw/master/csl-citation.json"}</w:instrText>
      </w:r>
      <w:r>
        <w:rPr>
          <w:color w:val="0D0D0D"/>
          <w:shd w:val="clear" w:color="auto" w:fill="FFFFFF"/>
        </w:rPr>
        <w:fldChar w:fldCharType="separate"/>
      </w:r>
      <w:r w:rsidRPr="0068168F">
        <w:rPr>
          <w:noProof/>
          <w:color w:val="0D0D0D"/>
          <w:shd w:val="clear" w:color="auto" w:fill="FFFFFF"/>
        </w:rPr>
        <w:t>(Ani, 2024)</w:t>
      </w:r>
      <w:r>
        <w:rPr>
          <w:color w:val="0D0D0D"/>
          <w:shd w:val="clear" w:color="auto" w:fill="FFFFFF"/>
        </w:rPr>
        <w:fldChar w:fldCharType="end"/>
      </w:r>
      <w:r w:rsidRPr="0068168F">
        <w:rPr>
          <w:color w:val="0D0D0D"/>
          <w:shd w:val="clear" w:color="auto" w:fill="FFFFFF"/>
        </w:rPr>
        <w:t>.</w:t>
      </w:r>
    </w:p>
    <w:p w14:paraId="7AF9E5B8" w14:textId="77777777" w:rsidR="009900DD" w:rsidRPr="003756BB" w:rsidRDefault="009900DD" w:rsidP="009900DD">
      <w:pPr>
        <w:spacing w:after="120"/>
        <w:jc w:val="both"/>
        <w:rPr>
          <w:color w:val="0D0D0D"/>
          <w:shd w:val="clear" w:color="auto" w:fill="FFFFFF"/>
        </w:rPr>
      </w:pPr>
      <w:r w:rsidRPr="003756BB">
        <w:rPr>
          <w:color w:val="0D0D0D"/>
          <w:shd w:val="clear" w:color="auto" w:fill="FFFFFF"/>
        </w:rPr>
        <w:t xml:space="preserve">Several findings show that the media environment of many choices on social media contributes to the fragmentation of mass audiences </w:t>
      </w:r>
      <w:r w:rsidRPr="003756BB">
        <w:rPr>
          <w:color w:val="0D0D0D"/>
          <w:shd w:val="clear" w:color="auto" w:fill="FFFFFF"/>
        </w:rPr>
        <w:fldChar w:fldCharType="begin" w:fldLock="1"/>
      </w:r>
      <w:r w:rsidRPr="003756BB">
        <w:rPr>
          <w:color w:val="0D0D0D"/>
          <w:shd w:val="clear" w:color="auto" w:fill="FFFFFF"/>
        </w:rPr>
        <w:instrText>ADDIN CSL_CITATION {"citationItems":[{"id":"ITEM-1","itemData":{"DOI":"10.1080/10584609.2017.1334728","ISSN":"10917675","abstract":"Although considerable research has concentrated on online campaigning, it is still unclear how politicians use different social media platforms in political communication. Focusing on the German federal election campaign 2013, this article investigates whether election candidates address the topics most important to the mass audience and to which extent their communication is shaped by the characteristics of Facebook and Twitter. Based on open-ended responses from a representative survey conducted during the election campaign, we train a human-interpretable Bayesian language model to identify political topics. Applying the model to social media messages of candidates and their direct audiences, we find that both prioritize different topics than the mass audience. The analysis also shows that politicians use Facebook and Twitter for different purposes. We relate the various findings to the mediation of political communication on social media induced by the particular characteristics of audiences and sociotechnical environments.","author":[{"dropping-particle":"","family":"Stier","given":"Sebastian","non-dropping-particle":"","parse-names":false,"suffix":""},{"dropping-particle":"","family":"Bleier","given":"Arnim","non-dropping-particle":"","parse-names":false,"suffix":""},{"dropping-particle":"","family":"Lietz","given":"Haiko","non-dropping-particle":"","parse-names":false,"suffix":""},{"dropping-particle":"","family":"Strohmaier","given":"Markus","non-dropping-particle":"","parse-names":false,"suffix":""}],"container-title":"Political Communication","id":"ITEM-1","issue":"1","issued":{"date-parts":[["2018"]]},"page":"50-74","publisher":"Routledge","title":"Election Campaigning on Social Media: Politicians, Audiences, and the Mediation of Political Communication on Facebook and Twitter","type":"article-journal","volume":"35"},"uris":["http://www.mendeley.com/documents/?uuid=aee75b25-62f9-42e2-8f6f-6ddace393026"]}],"mendeley":{"formattedCitation":"(Stier et al., 2018)","plainTextFormattedCitation":"(Stier et al., 2018)","previouslyFormattedCitation":"(Stier et al., 2018)"},"properties":{"noteIndex":0},"schema":"https://github.com/citation-style-language/schema/raw/master/csl-citation.json"}</w:instrText>
      </w:r>
      <w:r w:rsidRPr="003756BB">
        <w:rPr>
          <w:color w:val="0D0D0D"/>
          <w:shd w:val="clear" w:color="auto" w:fill="FFFFFF"/>
        </w:rPr>
        <w:fldChar w:fldCharType="separate"/>
      </w:r>
      <w:r w:rsidRPr="003756BB">
        <w:rPr>
          <w:noProof/>
          <w:color w:val="0D0D0D"/>
          <w:shd w:val="clear" w:color="auto" w:fill="FFFFFF"/>
        </w:rPr>
        <w:t>(Stier et al., 2018)</w:t>
      </w:r>
      <w:r w:rsidRPr="003756BB">
        <w:rPr>
          <w:color w:val="0D0D0D"/>
          <w:shd w:val="clear" w:color="auto" w:fill="FFFFFF"/>
        </w:rPr>
        <w:fldChar w:fldCharType="end"/>
      </w:r>
      <w:r w:rsidRPr="003756BB">
        <w:rPr>
          <w:color w:val="0D0D0D"/>
          <w:shd w:val="clear" w:color="auto" w:fill="FFFFFF"/>
        </w:rPr>
        <w:t xml:space="preserve">. Social media use facilitates the growth of a user base of like-minded individuals, which aids in the achievement of a critical mass for social movements </w:t>
      </w:r>
      <w:r w:rsidRPr="003756BB">
        <w:rPr>
          <w:color w:val="0D0D0D"/>
          <w:shd w:val="clear" w:color="auto" w:fill="FFFFFF"/>
        </w:rPr>
        <w:fldChar w:fldCharType="begin" w:fldLock="1"/>
      </w:r>
      <w:r w:rsidRPr="003756BB">
        <w:rPr>
          <w:color w:val="0D0D0D"/>
          <w:shd w:val="clear" w:color="auto" w:fill="FFFFFF"/>
        </w:rPr>
        <w:instrText>ADDIN CSL_CITATION {"citationItems":[{"id":"ITEM-1","itemData":{"DOI":"10.1007/s11135-020-00985-9","ISBN":"0123456789","ISSN":"15737845","abstract":"Youth participation in political matters has gained attention among people around the globe where youth involvement in certain political activities has been witnessed (of public in Indonesia and Pakistan). Keeping in view this scenario, the current study aimed to identify the sway of social media in enhancing youth involvement in political learning, political participation and political efficacy. This quantitative study was conducted through online and offline survey in both countries at the time of general elections. The data was gathered from both countries in systematic manner where the data was collected from Pakistan (General Elections, 2018) firstly and then from Indonesia (National Elections, 2019). A total of four hundred respondents (200 from each country) gave their opinions through structured questionnaires. The results revealed that the youth being considered as millennial has a significant role in contributing to the discourse of politics. The results show that the use of social media facilitates youth to participate in political activities and those activities enhance their knowledge, provide a chance to participate and build the capacity of political efficacy. It is to conclude that youth has actively engaged and use to discuss the political matters on social media to sensitize the public. As such, the role of youth, to some extent, has changed the political situations in both countries.","author":[{"dropping-particle":"","family":"Ida","given":"Rachmah","non-dropping-particle":"","parse-names":false,"suffix":""},{"dropping-particle":"","family":"Saud","given":"Muhammad","non-dropping-particle":"","parse-names":false,"suffix":""},{"dropping-particle":"","family":"Mashud","given":"Musta’in","non-dropping-particle":"","parse-names":false,"suffix":""}],"container-title":"Quality and Quantity","id":"ITEM-1","issue":"4","issued":{"date-parts":[["2020"]]},"page":"1285-1297","publisher":"Springer Netherlands","title":"An empirical analysis of social media usage, political learning and participation among youth: a comparative study of Indonesia and Pakistan","type":"article-journal","volume":"54"},"uris":["http://www.mendeley.com/documents/?uuid=602d17b9-b056-4809-9548-3a1f9b3c811c"]}],"mendeley":{"formattedCitation":"(Ida et al., 2020)","plainTextFormattedCitation":"(Ida et al., 2020)","previouslyFormattedCitation":"(Ida et al., 2020)"},"properties":{"noteIndex":0},"schema":"https://github.com/citation-style-language/schema/raw/master/csl-citation.json"}</w:instrText>
      </w:r>
      <w:r w:rsidRPr="003756BB">
        <w:rPr>
          <w:color w:val="0D0D0D"/>
          <w:shd w:val="clear" w:color="auto" w:fill="FFFFFF"/>
        </w:rPr>
        <w:fldChar w:fldCharType="separate"/>
      </w:r>
      <w:r w:rsidRPr="003756BB">
        <w:rPr>
          <w:noProof/>
          <w:color w:val="0D0D0D"/>
          <w:shd w:val="clear" w:color="auto" w:fill="FFFFFF"/>
        </w:rPr>
        <w:t>(Ida et al., 2020)</w:t>
      </w:r>
      <w:r w:rsidRPr="003756BB">
        <w:rPr>
          <w:color w:val="0D0D0D"/>
          <w:shd w:val="clear" w:color="auto" w:fill="FFFFFF"/>
        </w:rPr>
        <w:fldChar w:fldCharType="end"/>
      </w:r>
      <w:r w:rsidRPr="003756BB">
        <w:rPr>
          <w:color w:val="0D0D0D"/>
          <w:shd w:val="clear" w:color="auto" w:fill="FFFFFF"/>
        </w:rPr>
        <w:t xml:space="preserve">. </w:t>
      </w:r>
      <w:r w:rsidRPr="003756BB">
        <w:rPr>
          <w:color w:val="0D0D0D"/>
          <w:shd w:val="clear" w:color="auto" w:fill="FFFFFF"/>
        </w:rPr>
        <w:fldChar w:fldCharType="begin" w:fldLock="1"/>
      </w:r>
      <w:r w:rsidRPr="003756BB">
        <w:rPr>
          <w:color w:val="0D0D0D"/>
          <w:shd w:val="clear" w:color="auto" w:fill="FFFFFF"/>
        </w:rPr>
        <w:instrText>ADDIN CSL_CITATION {"citationItems":[{"id":"ITEM-1","itemData":{"DOI":"10.1007/s11135-020-00985-9","ISBN":"0123456789","ISSN":"15737845","abstract":"Youth participation in political matters has gained attention among people around the globe where youth involvement in certain political activities has been witnessed (of public in Indonesia and Pakistan). Keeping in view this scenario, the current study aimed to identify the sway of social media in enhancing youth involvement in political learning, political participation and political efficacy. This quantitative study was conducted through online and offline survey in both countries at the time of general elections. The data was gathered from both countries in systematic manner where the data was collected from Pakistan (General Elections, 2018) firstly and then from Indonesia (National Elections, 2019). A total of four hundred respondents (200 from each country) gave their opinions through structured questionnaires. The results revealed that the youth being considered as millennial has a significant role in contributing to the discourse of politics. The results show that the use of social media facilitates youth to participate in political activities and those activities enhance their knowledge, provide a chance to participate and build the capacity of political efficacy. It is to conclude that youth has actively engaged and use to discuss the political matters on social media to sensitize the public. As such, the role of youth, to some extent, has changed the political situations in both countries.","author":[{"dropping-particle":"","family":"Ida","given":"Rachmah","non-dropping-particle":"","parse-names":false,"suffix":""},{"dropping-particle":"","family":"Saud","given":"Muhammad","non-dropping-particle":"","parse-names":false,"suffix":""},{"dropping-particle":"","family":"Mashud","given":"Musta’in","non-dropping-particle":"","parse-names":false,"suffix":""}],"container-title":"Quality and Quantity","id":"ITEM-1","issue":"4","issued":{"date-parts":[["2020"]]},"page":"1285-1297","publisher":"Springer Netherlands","title":"An empirical analysis of social media usage, political learning and participation among youth: a comparative study of Indonesia and Pakistan","type":"article-journal","volume":"54"},"uris":["http://www.mendeley.com/documents/?uuid=602d17b9-b056-4809-9548-3a1f9b3c811c"]}],"mendeley":{"formattedCitation":"(Ida et al., 2020)","manualFormatting":"Ida et al., (2020)","plainTextFormattedCitation":"(Ida et al., 2020)","previouslyFormattedCitation":"(Ida et al., 2020)"},"properties":{"noteIndex":0},"schema":"https://github.com/citation-style-language/schema/raw/master/csl-citation.json"}</w:instrText>
      </w:r>
      <w:r w:rsidRPr="003756BB">
        <w:rPr>
          <w:color w:val="0D0D0D"/>
          <w:shd w:val="clear" w:color="auto" w:fill="FFFFFF"/>
        </w:rPr>
        <w:fldChar w:fldCharType="separate"/>
      </w:r>
      <w:r w:rsidRPr="003756BB">
        <w:rPr>
          <w:noProof/>
          <w:color w:val="0D0D0D"/>
          <w:shd w:val="clear" w:color="auto" w:fill="FFFFFF"/>
        </w:rPr>
        <w:t>Ida et al., (2020)</w:t>
      </w:r>
      <w:r w:rsidRPr="003756BB">
        <w:rPr>
          <w:color w:val="0D0D0D"/>
          <w:shd w:val="clear" w:color="auto" w:fill="FFFFFF"/>
        </w:rPr>
        <w:fldChar w:fldCharType="end"/>
      </w:r>
      <w:r w:rsidRPr="003756BB">
        <w:rPr>
          <w:color w:val="0D0D0D"/>
          <w:shd w:val="clear" w:color="auto" w:fill="FFFFFF"/>
        </w:rPr>
        <w:t xml:space="preserve">, found that Pakistani and Indonesian youth are eager to take part in the political transition, the majority (f 266, 66.5%) of the findings of this research indicate that the younger generation's participation in politics has changed political landscape, but 33.5% of respondents did not agree that the younger generation could influence politics in Indonesia and Pakistan. Thus, social media's contribution to increasing political awareness among the younger generation in Pakistan and Indonesia encourages political participation. </w:t>
      </w:r>
      <w:r w:rsidRPr="00FC2D23">
        <w:rPr>
          <w:color w:val="0D0D0D"/>
          <w:shd w:val="clear" w:color="auto" w:fill="FFFFFF"/>
        </w:rPr>
        <w:t>Social media holds the capability to become a platform</w:t>
      </w:r>
      <w:r w:rsidRPr="003756BB">
        <w:rPr>
          <w:color w:val="0D0D0D"/>
          <w:shd w:val="clear" w:color="auto" w:fill="FFFFFF"/>
        </w:rPr>
        <w:t xml:space="preserve"> that mobilizes youth to participate significantly in </w:t>
      </w:r>
      <w:r>
        <w:rPr>
          <w:color w:val="0D0D0D"/>
          <w:shd w:val="clear" w:color="auto" w:fill="FFFFFF"/>
        </w:rPr>
        <w:t>nation-building</w:t>
      </w:r>
      <w:r w:rsidRPr="003756BB">
        <w:rPr>
          <w:color w:val="0D0D0D"/>
          <w:shd w:val="clear" w:color="auto" w:fill="FFFFFF"/>
        </w:rPr>
        <w:t xml:space="preserve"> </w:t>
      </w:r>
      <w:r w:rsidRPr="003756BB">
        <w:rPr>
          <w:color w:val="0D0D0D"/>
          <w:shd w:val="clear" w:color="auto" w:fill="FFFFFF"/>
        </w:rPr>
        <w:fldChar w:fldCharType="begin" w:fldLock="1"/>
      </w:r>
      <w:r>
        <w:rPr>
          <w:color w:val="0D0D0D"/>
          <w:shd w:val="clear" w:color="auto" w:fill="FFFFFF"/>
        </w:rPr>
        <w:instrText>ADDIN CSL_CITATION {"citationItems":[{"id":"ITEM-1","itemData":{"ISSN":"1823-884X","abstract":"The Internet is considered a huge development in human civilization. It is literally considered as a practical key or essential to human development and social advancement causing massive innovation in the world. Over the years, the advent of new media has permeated most aspects of our lives, especially that of the young generation. It is against this background that this paper aims to analyse the present use of the new media by youth to gauge their usage in relation to participation and nation building. This study is a country wide survey covering Peninsula and East Malaysia. For sampling purposes the country is divided into six zones. A survey research using questionnaire as instrument was used to obtain data. Prior to the actual survey, a pilot study was first conducted. Some 1182 respondents' age between 18 and 25 were randomly sampled from the six zones and selection was based on ethnic ratio. The data was analysed descriptively and inferentially using SPSS 20.0. From the results, majority of the respondents, 89% are social media users having a social media account. A discouraging trend with regard to participation is the very low level of giving comments on general societal issues ranging from social issues, the environmental to politics. As it is now, the youth are more inclined to using the new media for entertainment and social networking. It is time to use the new media to engage with community leaders and politicians and comment on issues related to nation building. [ABSTRACT FROM AUTHOR]","author":[{"dropping-particle":"","family":"Salman","given":"Ali","non-dropping-particle":"","parse-names":false,"suffix":""},{"dropping-particle":"","family":"Azul","given":"Mohd","non-dropping-particle":"","parse-names":false,"suffix":""},{"dropping-particle":"","family":"Salleh","given":"Mohamad","non-dropping-particle":"","parse-names":false,"suffix":""},{"dropping-particle":"","family":"Mustaffa","given":"Normah","non-dropping-particle":"","parse-names":false,"suffix":""}],"container-title":"e-BANGI: Journal of Social Sciences &amp; Humanities","id":"ITEM-1","issue":"2","issued":{"date-parts":[["2015"]]},"page":"72-80","title":"New Media Usage and Youth Participation","type":"article-journal","volume":"Sp."},"uris":["http://www.mendeley.com/documents/?uuid=23130558-d27a-4ab9-9939-5406027eb5a5"]}],"mendeley":{"formattedCitation":"(Salman et al., 2015)","plainTextFormattedCitation":"(Salman et al., 2015)","previouslyFormattedCitation":"(Salman et al., 2015)"},"properties":{"noteIndex":0},"schema":"https://github.com/citation-style-language/schema/raw/master/csl-citation.json"}</w:instrText>
      </w:r>
      <w:r w:rsidRPr="003756BB">
        <w:rPr>
          <w:color w:val="0D0D0D"/>
          <w:shd w:val="clear" w:color="auto" w:fill="FFFFFF"/>
        </w:rPr>
        <w:fldChar w:fldCharType="separate"/>
      </w:r>
      <w:r w:rsidRPr="003756BB">
        <w:rPr>
          <w:noProof/>
          <w:color w:val="0D0D0D"/>
          <w:shd w:val="clear" w:color="auto" w:fill="FFFFFF"/>
        </w:rPr>
        <w:t>(Salman et al., 2015)</w:t>
      </w:r>
      <w:r w:rsidRPr="003756BB">
        <w:rPr>
          <w:color w:val="0D0D0D"/>
          <w:shd w:val="clear" w:color="auto" w:fill="FFFFFF"/>
        </w:rPr>
        <w:fldChar w:fldCharType="end"/>
      </w:r>
      <w:r w:rsidRPr="003756BB">
        <w:rPr>
          <w:color w:val="0D0D0D"/>
          <w:shd w:val="clear" w:color="auto" w:fill="FFFFFF"/>
        </w:rPr>
        <w:t>.</w:t>
      </w:r>
    </w:p>
    <w:p w14:paraId="5FEEAA92" w14:textId="77777777" w:rsidR="009900DD" w:rsidRPr="003756BB" w:rsidRDefault="009900DD" w:rsidP="009900DD">
      <w:pPr>
        <w:spacing w:after="120"/>
        <w:jc w:val="both"/>
        <w:rPr>
          <w:color w:val="0D0D0D"/>
          <w:shd w:val="clear" w:color="auto" w:fill="FFFFFF"/>
        </w:rPr>
      </w:pPr>
      <w:r w:rsidRPr="003756BB">
        <w:rPr>
          <w:color w:val="0D0D0D"/>
          <w:shd w:val="clear" w:color="auto" w:fill="FFFFFF"/>
        </w:rPr>
        <w:t xml:space="preserve">In addition, </w:t>
      </w:r>
      <w:r w:rsidRPr="003756BB">
        <w:rPr>
          <w:color w:val="0D0D0D"/>
          <w:shd w:val="clear" w:color="auto" w:fill="FFFFFF"/>
        </w:rPr>
        <w:fldChar w:fldCharType="begin" w:fldLock="1"/>
      </w:r>
      <w:r w:rsidRPr="003756BB">
        <w:rPr>
          <w:color w:val="0D0D0D"/>
          <w:shd w:val="clear" w:color="auto" w:fill="FFFFFF"/>
        </w:rPr>
        <w:instrText>ADDIN CSL_CITATION {"citationItems":[{"id":"ITEM-1","itemData":{"DOI":"10.29379/jedem.v12i1.585","ISSN":"20759517","abstract":"This study investigated the use of social media for political participation among youths in Oyo State, Nigeria; specifically, the types of social media used for political participation, the types of political activities social media are used for, as well as factors influencing the use of the media for political participation. Survey research design was adopted for the study. Data was collected through a questionnaire from 322 youths in three Nigerian universities. Findings reveal that social media was highly used by the youths for political participation. Facebook was the most used, followed by Whatsapp, Instagram, Twitter and Yahoo Messenger respectively. Majorly, the youths used social media to participate in political advocacy, political campaigns, communicating with politicians, political discussions, monitoring and reporting electoral malpractices, public consultations, joining interest groups that engage in lobbying, blogging about political issues, and writing letters to public officials respectively. Perceived usefulness, perceived ease of use, subjective norms, and computer self-efficacy significantly influence the use of social media for political participation, which suggests that these factors could be considered when promoting the use of social media for political participation among youths. Given the growing popularity and penetration of social media and the way they influence peoples’ lives, the empirical findings of this study add to understanding how and why social media use will function in motivating citizens to be involved in political activities.","author":[{"dropping-particle":"","family":"Omotayo","given":"Funmilola O.","non-dropping-particle":"","parse-names":false,"suffix":""},{"dropping-particle":"","family":"Folorunso","given":"Matthew B.","non-dropping-particle":"","parse-names":false,"suffix":""}],"container-title":"eJournal of eDemocracy and Open Government","id":"ITEM-1","issue":"1","issued":{"date-parts":[["2020"]]},"page":"133-158","title":"Use of social media for political participation by youths in Oyo State, Nigeria","type":"article-journal","volume":"12"},"uris":["http://www.mendeley.com/documents/?uuid=170b55a6-778f-4e09-a937-595d74af0f80"]}],"mendeley":{"formattedCitation":"(Omotayo &amp; Folorunso, 2020)","manualFormatting":"Omotayo &amp; Folorunso, (2020)","plainTextFormattedCitation":"(Omotayo &amp; Folorunso, 2020)","previouslyFormattedCitation":"(Omotayo &amp; Folorunso, 2020)"},"properties":{"noteIndex":0},"schema":"https://github.com/citation-style-language/schema/raw/master/csl-citation.json"}</w:instrText>
      </w:r>
      <w:r w:rsidRPr="003756BB">
        <w:rPr>
          <w:color w:val="0D0D0D"/>
          <w:shd w:val="clear" w:color="auto" w:fill="FFFFFF"/>
        </w:rPr>
        <w:fldChar w:fldCharType="separate"/>
      </w:r>
      <w:r w:rsidRPr="003756BB">
        <w:rPr>
          <w:noProof/>
          <w:color w:val="0D0D0D"/>
          <w:shd w:val="clear" w:color="auto" w:fill="FFFFFF"/>
        </w:rPr>
        <w:t>Omotayo &amp; Folorunso, (2020)</w:t>
      </w:r>
      <w:r w:rsidRPr="003756BB">
        <w:rPr>
          <w:color w:val="0D0D0D"/>
          <w:shd w:val="clear" w:color="auto" w:fill="FFFFFF"/>
        </w:rPr>
        <w:fldChar w:fldCharType="end"/>
      </w:r>
      <w:r w:rsidRPr="003756BB">
        <w:rPr>
          <w:color w:val="0D0D0D"/>
          <w:shd w:val="clear" w:color="auto" w:fill="FFFFFF"/>
        </w:rPr>
        <w:t xml:space="preserve">, </w:t>
      </w:r>
      <w:r w:rsidRPr="00A279A4">
        <w:rPr>
          <w:color w:val="0D0D0D"/>
          <w:shd w:val="clear" w:color="auto" w:fill="FFFFFF"/>
        </w:rPr>
        <w:t xml:space="preserve">demonstrated that young people utilize social media </w:t>
      </w:r>
      <w:r>
        <w:rPr>
          <w:color w:val="0D0D0D"/>
          <w:shd w:val="clear" w:color="auto" w:fill="FFFFFF"/>
        </w:rPr>
        <w:t>for</w:t>
      </w:r>
      <w:r w:rsidRPr="00A279A4">
        <w:rPr>
          <w:color w:val="0D0D0D"/>
          <w:shd w:val="clear" w:color="auto" w:fill="FFFFFF"/>
        </w:rPr>
        <w:t xml:space="preserve"> a variety of political activities</w:t>
      </w:r>
      <w:r w:rsidRPr="003756BB">
        <w:rPr>
          <w:color w:val="0D0D0D"/>
          <w:shd w:val="clear" w:color="auto" w:fill="FFFFFF"/>
        </w:rPr>
        <w:t xml:space="preserve">, </w:t>
      </w:r>
      <w:r>
        <w:rPr>
          <w:color w:val="0D0D0D"/>
          <w:shd w:val="clear" w:color="auto" w:fill="FFFFFF"/>
        </w:rPr>
        <w:t>including public consultations</w:t>
      </w:r>
      <w:r w:rsidRPr="003756BB">
        <w:rPr>
          <w:color w:val="0D0D0D"/>
          <w:shd w:val="clear" w:color="auto" w:fill="FFFFFF"/>
        </w:rPr>
        <w:t>, political advocacy, political campaigns</w:t>
      </w:r>
      <w:r>
        <w:rPr>
          <w:color w:val="0D0D0D"/>
          <w:shd w:val="clear" w:color="auto" w:fill="FFFFFF"/>
        </w:rPr>
        <w:t xml:space="preserve">, </w:t>
      </w:r>
      <w:r w:rsidRPr="003756BB">
        <w:rPr>
          <w:color w:val="0D0D0D"/>
          <w:shd w:val="clear" w:color="auto" w:fill="FFFFFF"/>
        </w:rPr>
        <w:t xml:space="preserve">monitoring and reporting electoral malpractice, joining interest group lobbying, writing letters to the public officials, and writing a blog about political issues. Looking at this, it can be said that many studies have shown how the younger generation uses social media, which facilitates their use for political engagement. Examining the consequences of social media use on political engagement, political interest, and political knowledge has become a central premise of political communication studies </w:t>
      </w:r>
      <w:r w:rsidRPr="003756BB">
        <w:rPr>
          <w:color w:val="0D0D0D"/>
          <w:shd w:val="clear" w:color="auto" w:fill="FFFFFF"/>
        </w:rPr>
        <w:fldChar w:fldCharType="begin" w:fldLock="1"/>
      </w:r>
      <w:r w:rsidRPr="003756BB">
        <w:rPr>
          <w:color w:val="0D0D0D"/>
          <w:shd w:val="clear" w:color="auto" w:fill="FFFFFF"/>
        </w:rPr>
        <w:instrText>ADDIN CSL_CITATION {"citationItems":[{"id":"ITEM-1","itemData":{"DOI":"10.1016/j.chb.2022.107644","ISSN":"07475632","abstract":"There are grounds to assume that the use of nonpolitical, entertainment-oriented Social Media (SM) may dampen democratically relevant outcomes. However, research has largely ignored the political effects of such entertainment-oriented SM content as well as its interaction with exposure to political SM content. Based on the distinction between political and entertainment-oriented SM use, we developed a fourfold theoretical typology, “the Inactive”, “the News Avoiders”, “the Distracted”, and “the Focused”. Using data from a two-wave panel study (N = 559), we found that “the Focused” scored highest while the “the Inactive” and the “the News Avoiders” scored lowest on democratically relevant outcomes. Autoregressive panel analyses further revealed a positive effect of political SM exposure on low-effort political participation, but not on high-effort participation, political interest, and knowledge over time. Exposure to entertainment-oriented content on SM was associated with a decrease in high-effort political participation over time. For low-effort participation and political interest, the over-time effect of political SM exposure was dampened with rising levels of entertainment-oriented SM exposure, suggesting a distraction effect. Implications are discussed.","author":[{"dropping-particle":"","family":"Matthes","given":"Jörg","non-dropping-particle":"","parse-names":false,"suffix":""},{"dropping-particle":"","family":"Heiss","given":"Raffael","non-dropping-particle":"","parse-names":false,"suffix":""},{"dropping-particle":"","family":"Scharrel","given":"Hendrik","non-dropping-particle":"van","parse-names":false,"suffix":""}],"container-title":"Computers in Human Behavior","id":"ITEM-1","issue":"July 2021","issued":{"date-parts":[["2023"]]},"title":"The distraction effect. Political and entertainment-oriented content on social media, political participation, interest, and knowledge","type":"article-journal","volume":"142"},"uris":["http://www.mendeley.com/documents/?uuid=18e2ca76-a19e-4f35-8c7b-584e40e0d049"]}],"mendeley":{"formattedCitation":"(Matthes et al., 2023)","plainTextFormattedCitation":"(Matthes et al., 2023)","previouslyFormattedCitation":"(Matthes et al., 2023)"},"properties":{"noteIndex":0},"schema":"https://github.com/citation-style-language/schema/raw/master/csl-citation.json"}</w:instrText>
      </w:r>
      <w:r w:rsidRPr="003756BB">
        <w:rPr>
          <w:color w:val="0D0D0D"/>
          <w:shd w:val="clear" w:color="auto" w:fill="FFFFFF"/>
        </w:rPr>
        <w:fldChar w:fldCharType="separate"/>
      </w:r>
      <w:r w:rsidRPr="003756BB">
        <w:rPr>
          <w:noProof/>
          <w:color w:val="0D0D0D"/>
          <w:shd w:val="clear" w:color="auto" w:fill="FFFFFF"/>
        </w:rPr>
        <w:t>(Matthes et al., 2023)</w:t>
      </w:r>
      <w:r w:rsidRPr="003756BB">
        <w:rPr>
          <w:color w:val="0D0D0D"/>
          <w:shd w:val="clear" w:color="auto" w:fill="FFFFFF"/>
        </w:rPr>
        <w:fldChar w:fldCharType="end"/>
      </w:r>
      <w:r w:rsidRPr="003756BB">
        <w:rPr>
          <w:color w:val="0D0D0D"/>
          <w:shd w:val="clear" w:color="auto" w:fill="FFFFFF"/>
        </w:rPr>
        <w:t>.</w:t>
      </w:r>
    </w:p>
    <w:p w14:paraId="62127E13" w14:textId="77777777" w:rsidR="009900DD" w:rsidRPr="004D36CE" w:rsidRDefault="009900DD" w:rsidP="009900DD">
      <w:pPr>
        <w:pStyle w:val="ListParagraph"/>
        <w:numPr>
          <w:ilvl w:val="0"/>
          <w:numId w:val="12"/>
        </w:numPr>
        <w:spacing w:after="120"/>
        <w:jc w:val="both"/>
        <w:rPr>
          <w:rFonts w:ascii="Times New Roman" w:hAnsi="Times New Roman" w:cs="Times New Roman"/>
          <w:b/>
          <w:color w:val="0D0D0D"/>
          <w:sz w:val="24"/>
          <w:szCs w:val="24"/>
          <w:shd w:val="clear" w:color="auto" w:fill="FFFFFF"/>
        </w:rPr>
      </w:pPr>
      <w:r w:rsidRPr="004D36CE">
        <w:rPr>
          <w:rFonts w:ascii="Times New Roman" w:hAnsi="Times New Roman" w:cs="Times New Roman"/>
          <w:b/>
          <w:color w:val="0D0D0D"/>
          <w:sz w:val="24"/>
          <w:szCs w:val="24"/>
          <w:shd w:val="clear" w:color="auto" w:fill="FFFFFF"/>
        </w:rPr>
        <w:t>Social Media is Reshaping Public Engagement</w:t>
      </w:r>
    </w:p>
    <w:p w14:paraId="7A7B9356" w14:textId="77777777" w:rsidR="009900DD" w:rsidRPr="003756BB" w:rsidRDefault="009900DD" w:rsidP="009900DD">
      <w:pPr>
        <w:spacing w:after="120"/>
        <w:jc w:val="both"/>
        <w:rPr>
          <w:color w:val="0D0D0D"/>
          <w:shd w:val="clear" w:color="auto" w:fill="FFFFFF"/>
        </w:rPr>
      </w:pPr>
      <w:r w:rsidRPr="003756BB">
        <w:rPr>
          <w:color w:val="0D0D0D"/>
          <w:shd w:val="clear" w:color="auto" w:fill="FFFFFF"/>
        </w:rPr>
        <w:t xml:space="preserve">Social media is reshaping political interactions </w:t>
      </w:r>
      <w:r w:rsidRPr="007D1AAD">
        <w:rPr>
          <w:color w:val="0D0D0D"/>
          <w:shd w:val="clear" w:color="auto" w:fill="FFFFFF"/>
        </w:rPr>
        <w:t>by allowing people to connect</w:t>
      </w:r>
      <w:r w:rsidRPr="003756BB">
        <w:rPr>
          <w:color w:val="0D0D0D"/>
          <w:shd w:val="clear" w:color="auto" w:fill="FFFFFF"/>
        </w:rPr>
        <w:t xml:space="preserve">, disseminate information, and </w:t>
      </w:r>
      <w:r w:rsidRPr="00920C6F">
        <w:rPr>
          <w:color w:val="0D0D0D"/>
          <w:shd w:val="clear" w:color="auto" w:fill="FFFFFF"/>
        </w:rPr>
        <w:t>engage in discussions about politics</w:t>
      </w:r>
      <w:r w:rsidRPr="003756BB">
        <w:rPr>
          <w:color w:val="0D0D0D"/>
          <w:shd w:val="clear" w:color="auto" w:fill="FFFFFF"/>
        </w:rPr>
        <w:t xml:space="preserve">, thereby increasing public engagement more directly and easily. In line with research by </w:t>
      </w:r>
      <w:r w:rsidRPr="003756BB">
        <w:rPr>
          <w:color w:val="0D0D0D"/>
          <w:shd w:val="clear" w:color="auto" w:fill="FFFFFF"/>
        </w:rPr>
        <w:fldChar w:fldCharType="begin" w:fldLock="1"/>
      </w:r>
      <w:r w:rsidRPr="003756BB">
        <w:rPr>
          <w:color w:val="0D0D0D"/>
          <w:shd w:val="clear" w:color="auto" w:fill="FFFFFF"/>
        </w:rPr>
        <w:instrText>ADDIN CSL_CITATION {"citationItems":[{"id":"ITEM-1","itemData":{"DOI":"10.1515/omgc-2022-0006","abstract":"Purpose: Scholars have expressed great hopes that social media use can foster the democratic engagement of young adults. However, this research has largely ignored non-political, entertainment-oriented uses of social media. In this essay, I theorize that social media use can significantly dampen political engagement because, by and large, young adults use social media primarily for non-political purposes, which distracts rather than mobilizes. Design/methodology/approach: I illustrate this argument using aggregate level data from the U.S., Germany, Switzerland, and Japan by comparing relative voter turnout and social media use data of young adults. Findings: Data suggest a so called Social Media Political Participation paradox in those countries: The gap in voter turnout between young adults and older generations has not significantly decreased, despite a skyrocketing rise of social media use on the side of young adults, and the overwhelming research evidence that social media use fosters offline political participation. Implications: When trying to understand the implications of social media for democracy across the globe, entertainment-oriented content needs to be brought back in. Originality/value: This essay challenges the dominant research paradigm on social media use and political participation. It urges future research to theoretically Article Note: This article underwent single-blind peer review. develop, describe, and empirically test a comprehensive model of how social media use has the potential to mobilize and to distract.","author":[{"dropping-particle":"","family":"Matthes","given":"Jörg","non-dropping-particle":"","parse-names":false,"suffix":""}],"container-title":"Online Media and Global Communication","id":"ITEM-1","issue":"1","issued":{"date-parts":[["2022"]]},"page":"6-22","title":"Social Media and the Political Engagement of Young Adults: Between Mobilization and Distraction","type":"article-journal","volume":"1"},"uris":["http://www.mendeley.com/documents/?uuid=d24ec851-5c37-463e-b3ed-fe25dffa5cb3"]}],"mendeley":{"formattedCitation":"(Matthes, 2022)","manualFormatting":"Matthes (2022)","plainTextFormattedCitation":"(Matthes, 2022)","previouslyFormattedCitation":"(Matthes, 2022)"},"properties":{"noteIndex":0},"schema":"https://github.com/citation-style-language/schema/raw/master/csl-citation.json"}</w:instrText>
      </w:r>
      <w:r w:rsidRPr="003756BB">
        <w:rPr>
          <w:color w:val="0D0D0D"/>
          <w:shd w:val="clear" w:color="auto" w:fill="FFFFFF"/>
        </w:rPr>
        <w:fldChar w:fldCharType="separate"/>
      </w:r>
      <w:r w:rsidRPr="003756BB">
        <w:rPr>
          <w:noProof/>
          <w:color w:val="0D0D0D"/>
          <w:shd w:val="clear" w:color="auto" w:fill="FFFFFF"/>
        </w:rPr>
        <w:t>Matthes (2022)</w:t>
      </w:r>
      <w:r w:rsidRPr="003756BB">
        <w:rPr>
          <w:color w:val="0D0D0D"/>
          <w:shd w:val="clear" w:color="auto" w:fill="FFFFFF"/>
        </w:rPr>
        <w:fldChar w:fldCharType="end"/>
      </w:r>
      <w:r w:rsidRPr="003756BB">
        <w:rPr>
          <w:color w:val="0D0D0D"/>
          <w:shd w:val="clear" w:color="auto" w:fill="FFFFFF"/>
        </w:rPr>
        <w:t xml:space="preserve">, social media can foster new relationships between the younger generation and political actors, facilitating social interaction on political issues, connecting communities, equalizing engagement, increasing the expression of political opinion, and generally encouraging voter participation and </w:t>
      </w:r>
      <w:r w:rsidRPr="003756BB">
        <w:rPr>
          <w:color w:val="0D0D0D"/>
          <w:shd w:val="clear" w:color="auto" w:fill="FFFFFF"/>
        </w:rPr>
        <w:lastRenderedPageBreak/>
        <w:t>fostering cohesion. Therefore, this research highlights the role of digital media in encouraging the democratic involvement of young people in politics.</w:t>
      </w:r>
    </w:p>
    <w:p w14:paraId="71D054C8" w14:textId="77777777" w:rsidR="009900DD" w:rsidRPr="003756BB" w:rsidRDefault="009900DD" w:rsidP="009900DD">
      <w:pPr>
        <w:spacing w:after="120"/>
        <w:jc w:val="both"/>
        <w:rPr>
          <w:color w:val="0D0D0D"/>
          <w:shd w:val="clear" w:color="auto" w:fill="FFFFFF"/>
        </w:rPr>
      </w:pPr>
      <w:r w:rsidRPr="003756BB">
        <w:rPr>
          <w:color w:val="0D0D0D"/>
          <w:shd w:val="clear" w:color="auto" w:fill="FFFFFF"/>
        </w:rPr>
        <w:t xml:space="preserve">Online and offline political participation is significantly driven by social media </w:t>
      </w:r>
      <w:r w:rsidRPr="003756BB">
        <w:rPr>
          <w:color w:val="0D0D0D"/>
          <w:shd w:val="clear" w:color="auto" w:fill="FFFFFF"/>
        </w:rPr>
        <w:fldChar w:fldCharType="begin" w:fldLock="1"/>
      </w:r>
      <w:r w:rsidRPr="003756BB">
        <w:rPr>
          <w:color w:val="0D0D0D"/>
          <w:shd w:val="clear" w:color="auto" w:fill="FFFFFF"/>
        </w:rPr>
        <w:instrText>ADDIN CSL_CITATION {"citationItems":[{"id":"ITEM-1","itemData":{"DOI":"10.1515/omgc-2022-0006","abstract":"Purpose: Scholars have expressed great hopes that social media use can foster the democratic engagement of young adults. However, this research has largely ignored non-political, entertainment-oriented uses of social media. In this essay, I theorize that social media use can significantly dampen political engagement because, by and large, young adults use social media primarily for non-political purposes, which distracts rather than mobilizes. Design/methodology/approach: I illustrate this argument using aggregate level data from the U.S., Germany, Switzerland, and Japan by comparing relative voter turnout and social media use data of young adults. Findings: Data suggest a so called Social Media Political Participation paradox in those countries: The gap in voter turnout between young adults and older generations has not significantly decreased, despite a skyrocketing rise of social media use on the side of young adults, and the overwhelming research evidence that social media use fosters offline political participation. Implications: When trying to understand the implications of social media for democracy across the globe, entertainment-oriented content needs to be brought back in. Originality/value: This essay challenges the dominant research paradigm on social media use and political participation. It urges future research to theoretically Article Note: This article underwent single-blind peer review. develop, describe, and empirically test a comprehensive model of how social media use has the potential to mobilize and to distract.","author":[{"dropping-particle":"","family":"Matthes","given":"Jörg","non-dropping-particle":"","parse-names":false,"suffix":""}],"container-title":"Online Media and Global Communication","id":"ITEM-1","issue":"1","issued":{"date-parts":[["2022"]]},"page":"6-22","title":"Social Media and the Political Engagement of Young Adults: Between Mobilization and Distraction","type":"article-journal","volume":"1"},"uris":["http://www.mendeley.com/documents/?uuid=d24ec851-5c37-463e-b3ed-fe25dffa5cb3"]}],"mendeley":{"formattedCitation":"(Matthes, 2022)","plainTextFormattedCitation":"(Matthes, 2022)","previouslyFormattedCitation":"(Matthes, 2022)"},"properties":{"noteIndex":0},"schema":"https://github.com/citation-style-language/schema/raw/master/csl-citation.json"}</w:instrText>
      </w:r>
      <w:r w:rsidRPr="003756BB">
        <w:rPr>
          <w:color w:val="0D0D0D"/>
          <w:shd w:val="clear" w:color="auto" w:fill="FFFFFF"/>
        </w:rPr>
        <w:fldChar w:fldCharType="separate"/>
      </w:r>
      <w:r w:rsidRPr="003756BB">
        <w:rPr>
          <w:noProof/>
          <w:color w:val="0D0D0D"/>
          <w:shd w:val="clear" w:color="auto" w:fill="FFFFFF"/>
        </w:rPr>
        <w:t>(Matthes, 2022)</w:t>
      </w:r>
      <w:r w:rsidRPr="003756BB">
        <w:rPr>
          <w:color w:val="0D0D0D"/>
          <w:shd w:val="clear" w:color="auto" w:fill="FFFFFF"/>
        </w:rPr>
        <w:fldChar w:fldCharType="end"/>
      </w:r>
      <w:r w:rsidRPr="003756BB">
        <w:rPr>
          <w:color w:val="0D0D0D"/>
          <w:shd w:val="clear" w:color="auto" w:fill="FFFFFF"/>
        </w:rPr>
        <w:t xml:space="preserve">, </w:t>
      </w:r>
      <w:r w:rsidRPr="00033B0C">
        <w:rPr>
          <w:color w:val="0D0D0D"/>
          <w:shd w:val="clear" w:color="auto" w:fill="FFFFFF"/>
        </w:rPr>
        <w:t>with a strong correlation observed b</w:t>
      </w:r>
      <w:r>
        <w:rPr>
          <w:color w:val="0D0D0D"/>
          <w:shd w:val="clear" w:color="auto" w:fill="FFFFFF"/>
        </w:rPr>
        <w:t xml:space="preserve">etween both forms of engagement </w:t>
      </w:r>
      <w:r w:rsidRPr="003756BB">
        <w:rPr>
          <w:color w:val="0D0D0D"/>
          <w:shd w:val="clear" w:color="auto" w:fill="FFFFFF"/>
        </w:rPr>
        <w:fldChar w:fldCharType="begin" w:fldLock="1"/>
      </w:r>
      <w:r w:rsidRPr="003756BB">
        <w:rPr>
          <w:color w:val="0D0D0D"/>
          <w:shd w:val="clear" w:color="auto" w:fill="FFFFFF"/>
        </w:rPr>
        <w:instrText>ADDIN CSL_CITATION {"citationItems":[{"id":"ITEM-1","itemData":{"DOI":"10.1177/0894439318814190","ISSN":"0894-4393","abstract":"New technologies raise fears in public discourse. In terms of digital media use and youth, the advice has been to monitor and limit access to minimize the negative impacts. However, this advice would also limit the positive impacts of digital media. One such positive impact is increased engagement in civic and political life. This article uses meta-analysis techniques to summarize the findings from 106 survey-based studies (965 coefficients) about youth, digital media use, and engagement in civic and political life. In this body of research, there is little evidence to suggest that digital media use is having dire impacts on youth?s engagement. We find that the positive impacts depend on directly political uses of digital media, such as blogging, reading online news, and online political discussion. These online activities have off-line consequences on participation, such as contacting officials, talking politics, volunteering, and protesting. We also find a very strong relationship between online political activities, such as joining political groups and signing petitions, with off-line political activities, which undermine claims of slacktivism among youth. Finally, while research generally assumes a causal flow from digital media to participation, the evidence for the alternative causal flow is strong and has very different implications on interventions designed to address youth?s levels of engagement in civic and political life.","author":[{"dropping-particle":"","family":"Boulianne","given":"Shelley","non-dropping-particle":"","parse-names":false,"suffix":""},{"dropping-particle":"","family":"Theocharis","given":"Yannis","non-dropping-particle":"","parse-names":false,"suffix":""}],"container-title":"Social Science Computer Review","id":"ITEM-1","issue":"2","issued":{"date-parts":[["2018","12","5"]]},"note":"doi: 10.1177/0894439318814190","page":"111-127","publisher":"SAGE Publications Inc","title":"Young People, Digital Media, and Engagement: A Meta-Analysis of Research","type":"article-journal","volume":"38"},"uris":["http://www.mendeley.com/documents/?uuid=61cc113d-7582-4740-9cac-50524ccecd90"]}],"mendeley":{"formattedCitation":"(Boulianne &amp; Theocharis, 2018)","plainTextFormattedCitation":"(Boulianne &amp; Theocharis, 2018)","previouslyFormattedCitation":"(Boulianne &amp; Theocharis, 2018)"},"properties":{"noteIndex":0},"schema":"https://github.com/citation-style-language/schema/raw/master/csl-citation.json"}</w:instrText>
      </w:r>
      <w:r w:rsidRPr="003756BB">
        <w:rPr>
          <w:color w:val="0D0D0D"/>
          <w:shd w:val="clear" w:color="auto" w:fill="FFFFFF"/>
        </w:rPr>
        <w:fldChar w:fldCharType="separate"/>
      </w:r>
      <w:r w:rsidRPr="003756BB">
        <w:rPr>
          <w:noProof/>
          <w:color w:val="0D0D0D"/>
          <w:shd w:val="clear" w:color="auto" w:fill="FFFFFF"/>
        </w:rPr>
        <w:t>(Boulianne &amp; Theocharis, 2018)</w:t>
      </w:r>
      <w:r w:rsidRPr="003756BB">
        <w:rPr>
          <w:color w:val="0D0D0D"/>
          <w:shd w:val="clear" w:color="auto" w:fill="FFFFFF"/>
        </w:rPr>
        <w:fldChar w:fldCharType="end"/>
      </w:r>
      <w:r w:rsidRPr="003756BB">
        <w:rPr>
          <w:color w:val="0D0D0D"/>
          <w:shd w:val="clear" w:color="auto" w:fill="FFFFFF"/>
        </w:rPr>
        <w:t xml:space="preserve">. Non-politically oriented use of social media can encourage political participation through a more transformative process, rather than directly generating political activity </w:t>
      </w:r>
      <w:r w:rsidRPr="003756BB">
        <w:rPr>
          <w:color w:val="0D0D0D"/>
          <w:shd w:val="clear" w:color="auto" w:fill="FFFFFF"/>
        </w:rPr>
        <w:fldChar w:fldCharType="begin" w:fldLock="1"/>
      </w:r>
      <w:r w:rsidRPr="003756BB">
        <w:rPr>
          <w:color w:val="0D0D0D"/>
          <w:shd w:val="clear" w:color="auto" w:fill="FFFFFF"/>
        </w:rPr>
        <w:instrText>ADDIN CSL_CITATION {"citationItems":[{"id":"ITEM-1","itemData":{"DOI":"10.1016/j.tele.2018.09.010","ISSN":"07365853","abstract":"Substantial research has explored the political significance of social media use in the context of collective actions. Yet much remains unknown about whether common, day-to-day, nonpolitically oriented activities on social media relate to political engagement. Focusing on Facebook, the primary social media platform for most Americans, this study investigates whether and how social and entertainment expression on the site are associated with political participation among a diverse online sample of American adults. Results show that social and entertainment expressive Facebook use are indirectly associated with political participation through political communication in the form of interactive political expression on the site. In addition, findings demonstrate that social expressive use is also conducive to political participation via offline political talk, but entertainment expressive use is not significantly related to political talk in offline settings. Further analysis shows that the interactions between political interest and each of the expressive uses are largely insignificantly related to political communication and participation. Overall, the study's findings help to clarify the distinctions between the two types of nonpolitical Facebook use and the underlying process by which these uses contribute to political participation.","author":[{"dropping-particle":"","family":"Yu","given":"Rebecca Ping","non-dropping-particle":"","parse-names":false,"suffix":""},{"dropping-particle":"","family":"Oh","given":"Yu Won","non-dropping-particle":"","parse-names":false,"suffix":""}],"container-title":"Telematics and Informatics","id":"ITEM-1","issue":"8","issued":{"date-parts":[["2018"]]},"page":"2299-2311","publisher":"Elsevier Ltd","title":"Social media and expressive citizenship: Understanding the relationships between social and entertainment expression on Facebook and political participation","type":"article-journal","volume":"35"},"uris":["http://www.mendeley.com/documents/?uuid=c918b8c3-b4e4-4149-baef-c12887b6adc6"]}],"mendeley":{"formattedCitation":"(Yu &amp; Oh, 2018)","plainTextFormattedCitation":"(Yu &amp; Oh, 2018)","previouslyFormattedCitation":"(Yu &amp; Oh, 2018)"},"properties":{"noteIndex":0},"schema":"https://github.com/citation-style-language/schema/raw/master/csl-citation.json"}</w:instrText>
      </w:r>
      <w:r w:rsidRPr="003756BB">
        <w:rPr>
          <w:color w:val="0D0D0D"/>
          <w:shd w:val="clear" w:color="auto" w:fill="FFFFFF"/>
        </w:rPr>
        <w:fldChar w:fldCharType="separate"/>
      </w:r>
      <w:r w:rsidRPr="003756BB">
        <w:rPr>
          <w:noProof/>
          <w:color w:val="0D0D0D"/>
          <w:shd w:val="clear" w:color="auto" w:fill="FFFFFF"/>
        </w:rPr>
        <w:t>(Yu &amp; Oh, 2018)</w:t>
      </w:r>
      <w:r w:rsidRPr="003756BB">
        <w:rPr>
          <w:color w:val="0D0D0D"/>
          <w:shd w:val="clear" w:color="auto" w:fill="FFFFFF"/>
        </w:rPr>
        <w:fldChar w:fldCharType="end"/>
      </w:r>
      <w:r w:rsidRPr="003756BB">
        <w:rPr>
          <w:color w:val="0D0D0D"/>
          <w:shd w:val="clear" w:color="auto" w:fill="FFFFFF"/>
        </w:rPr>
        <w:t xml:space="preserve">. As shown in research by </w:t>
      </w:r>
      <w:r w:rsidRPr="003756BB">
        <w:rPr>
          <w:color w:val="0D0D0D"/>
          <w:shd w:val="clear" w:color="auto" w:fill="FFFFFF"/>
        </w:rPr>
        <w:fldChar w:fldCharType="begin" w:fldLock="1"/>
      </w:r>
      <w:r w:rsidRPr="003756BB">
        <w:rPr>
          <w:color w:val="0D0D0D"/>
          <w:shd w:val="clear" w:color="auto" w:fill="FFFFFF"/>
        </w:rPr>
        <w:instrText>ADDIN CSL_CITATION {"citationItems":[{"id":"ITEM-1","itemData":{"DOI":"10.1016/j.tele.2018.09.010","ISSN":"07365853","abstract":"Substantial research has explored the political significance of social media use in the context of collective actions. Yet much remains unknown about whether common, day-to-day, nonpolitically oriented activities on social media relate to political engagement. Focusing on Facebook, the primary social media platform for most Americans, this study investigates whether and how social and entertainment expression on the site are associated with political participation among a diverse online sample of American adults. Results show that social and entertainment expressive Facebook use are indirectly associated with political participation through political communication in the form of interactive political expression on the site. In addition, findings demonstrate that social expressive use is also conducive to political participation via offline political talk, but entertainment expressive use is not significantly related to political talk in offline settings. Further analysis shows that the interactions between political interest and each of the expressive uses are largely insignificantly related to political communication and participation. Overall, the study's findings help to clarify the distinctions between the two types of nonpolitical Facebook use and the underlying process by which these uses contribute to political participation.","author":[{"dropping-particle":"","family":"Yu","given":"Rebecca Ping","non-dropping-particle":"","parse-names":false,"suffix":""},{"dropping-particle":"","family":"Oh","given":"Yu Won","non-dropping-particle":"","parse-names":false,"suffix":""}],"container-title":"Telematics and Informatics","id":"ITEM-1","issue":"8","issued":{"date-parts":[["2018"]]},"page":"2299-2311","publisher":"Elsevier Ltd","title":"Social media and expressive citizenship: Understanding the relationships between social and entertainment expression on Facebook and political participation","type":"article-journal","volume":"35"},"uris":["http://www.mendeley.com/documents/?uuid=c918b8c3-b4e4-4149-baef-c12887b6adc6"]}],"mendeley":{"formattedCitation":"(Yu &amp; Oh, 2018)","manualFormatting":"Yu &amp; Oh, (2018)","plainTextFormattedCitation":"(Yu &amp; Oh, 2018)","previouslyFormattedCitation":"(Yu &amp; Oh, 2018)"},"properties":{"noteIndex":0},"schema":"https://github.com/citation-style-language/schema/raw/master/csl-citation.json"}</w:instrText>
      </w:r>
      <w:r w:rsidRPr="003756BB">
        <w:rPr>
          <w:color w:val="0D0D0D"/>
          <w:shd w:val="clear" w:color="auto" w:fill="FFFFFF"/>
        </w:rPr>
        <w:fldChar w:fldCharType="separate"/>
      </w:r>
      <w:r w:rsidRPr="003756BB">
        <w:rPr>
          <w:noProof/>
          <w:color w:val="0D0D0D"/>
          <w:shd w:val="clear" w:color="auto" w:fill="FFFFFF"/>
        </w:rPr>
        <w:t>Yu &amp; Oh, (2018)</w:t>
      </w:r>
      <w:r w:rsidRPr="003756BB">
        <w:rPr>
          <w:color w:val="0D0D0D"/>
          <w:shd w:val="clear" w:color="auto" w:fill="FFFFFF"/>
        </w:rPr>
        <w:fldChar w:fldCharType="end"/>
      </w:r>
      <w:r w:rsidRPr="003756BB">
        <w:rPr>
          <w:color w:val="0D0D0D"/>
          <w:shd w:val="clear" w:color="auto" w:fill="FFFFFF"/>
        </w:rPr>
        <w:t>, expressive activities that appear not to be politically oriented indirectly lead to political participation by facilitating political expression on offline political platforms and conversations. In other words, expressive activities that are not politically focused have political significance.</w:t>
      </w:r>
    </w:p>
    <w:p w14:paraId="60517750" w14:textId="77777777" w:rsidR="009900DD" w:rsidRPr="00334426" w:rsidRDefault="009900DD" w:rsidP="009900DD">
      <w:pPr>
        <w:spacing w:after="120"/>
        <w:jc w:val="both"/>
        <w:rPr>
          <w:rFonts w:eastAsia="Cambria"/>
          <w:sz w:val="18"/>
          <w:szCs w:val="22"/>
        </w:rPr>
      </w:pPr>
      <w:r w:rsidRPr="003756BB">
        <w:rPr>
          <w:color w:val="0D0D0D"/>
          <w:shd w:val="clear" w:color="auto" w:fill="FFFFFF"/>
        </w:rPr>
        <w:fldChar w:fldCharType="begin" w:fldLock="1"/>
      </w:r>
      <w:r w:rsidRPr="003756BB">
        <w:rPr>
          <w:color w:val="0D0D0D"/>
          <w:shd w:val="clear" w:color="auto" w:fill="FFFFFF"/>
        </w:rPr>
        <w:instrText>ADDIN CSL_CITATION {"citationItems":[{"id":"ITEM-1","itemData":{"DOI":"10.17645/mac.v8i2.2764","ISSN":"21832439","abstract":"Young citizens increasingly turn to social media platforms for political information. These platforms enable direct communication between politicians and citizens, circumventing the influence of traditional news outlets. We still know little about the consequences of direct contact with politicians on such platforms for citizens’ political participation. Here, we argue that the interplay of different actors in the political news diet of citizens should be investigated from a networked communication perspective. Relying on a cross-sectional survey of young Danes (15–25 years old, n = 567), we investigate the relationship between following politicians on social media and: (a) the composition of young citizens’ political media diet; and (b) their civic messaging and campaign participation. Following political actors on social media relates to increased campaign engagement and can be a catalyst for young people’s exposure to campaign news, but their friends and followers function as the main node of their political online networks. We document a process of the de-mediation of politics on social media: Established news media lose influence as primary information sources for young citizens. We discuss these results in the context of users’ active curation and passive selection of their political social media diet.","author":[{"dropping-particle":"","family":"Marquart","given":"Franziska","non-dropping-particle":"","parse-names":false,"suffix":""},{"dropping-particle":"","family":"Ohme","given":"Jakob","non-dropping-particle":"","parse-names":false,"suffix":""},{"dropping-particle":"","family":"Möller","given":"Judith","non-dropping-particle":"","parse-names":false,"suffix":""}],"container-title":"Media and Communication","id":"ITEM-1","issue":"2","issued":{"date-parts":[["2020"]]},"page":"196-207","title":"Following politicians on social media: Effects for political information, peer communication, and youth engagement","type":"article-journal","volume":"8"},"uris":["http://www.mendeley.com/documents/?uuid=c3cc4d44-e030-46cb-bb79-d733ea50d1ae"]}],"mendeley":{"formattedCitation":"(Marquart et al., 2020)","manualFormatting":"Marquart et al., (2020)","plainTextFormattedCitation":"(Marquart et al., 2020)","previouslyFormattedCitation":"(Marquart et al., 2020)"},"properties":{"noteIndex":0},"schema":"https://github.com/citation-style-language/schema/raw/master/csl-citation.json"}</w:instrText>
      </w:r>
      <w:r w:rsidRPr="003756BB">
        <w:rPr>
          <w:color w:val="0D0D0D"/>
          <w:shd w:val="clear" w:color="auto" w:fill="FFFFFF"/>
        </w:rPr>
        <w:fldChar w:fldCharType="separate"/>
      </w:r>
      <w:r w:rsidRPr="003756BB">
        <w:rPr>
          <w:noProof/>
          <w:color w:val="0D0D0D"/>
          <w:shd w:val="clear" w:color="auto" w:fill="FFFFFF"/>
        </w:rPr>
        <w:t>Marquart et al., (2020)</w:t>
      </w:r>
      <w:r w:rsidRPr="003756BB">
        <w:rPr>
          <w:color w:val="0D0D0D"/>
          <w:shd w:val="clear" w:color="auto" w:fill="FFFFFF"/>
        </w:rPr>
        <w:fldChar w:fldCharType="end"/>
      </w:r>
      <w:r w:rsidRPr="003756BB">
        <w:rPr>
          <w:color w:val="0D0D0D"/>
          <w:shd w:val="clear" w:color="auto" w:fill="FFFFFF"/>
        </w:rPr>
        <w:t xml:space="preserve">, </w:t>
      </w:r>
      <w:r>
        <w:rPr>
          <w:color w:val="0D0D0D"/>
          <w:shd w:val="clear" w:color="auto" w:fill="FFFFFF"/>
        </w:rPr>
        <w:t>show</w:t>
      </w:r>
      <w:r w:rsidRPr="003756BB">
        <w:rPr>
          <w:color w:val="0D0D0D"/>
          <w:shd w:val="clear" w:color="auto" w:fill="FFFFFF"/>
        </w:rPr>
        <w:t xml:space="preserve"> that the number of politicians a person interacts with on social media influences their political </w:t>
      </w:r>
      <w:proofErr w:type="spellStart"/>
      <w:r w:rsidRPr="003756BB">
        <w:rPr>
          <w:color w:val="0D0D0D"/>
          <w:shd w:val="clear" w:color="auto" w:fill="FFFFFF"/>
        </w:rPr>
        <w:t>behavior</w:t>
      </w:r>
      <w:proofErr w:type="spellEnd"/>
      <w:r w:rsidRPr="003756BB">
        <w:rPr>
          <w:color w:val="0D0D0D"/>
          <w:shd w:val="clear" w:color="auto" w:fill="FFFFFF"/>
        </w:rPr>
        <w:t xml:space="preserve">, but the quality of the relationship with their followers may be just as important.  </w:t>
      </w:r>
      <w:r w:rsidRPr="003756BB">
        <w:rPr>
          <w:color w:val="0D0D0D"/>
          <w:shd w:val="clear" w:color="auto" w:fill="FFFFFF"/>
        </w:rPr>
        <w:fldChar w:fldCharType="begin" w:fldLock="1"/>
      </w:r>
      <w:r w:rsidRPr="003756BB">
        <w:rPr>
          <w:color w:val="0D0D0D"/>
          <w:shd w:val="clear" w:color="auto" w:fill="FFFFFF"/>
        </w:rPr>
        <w:instrText>ADDIN CSL_CITATION {"citationItems":[{"id":"ITEM-1","itemData":{"DOI":"10.1177/1940161220959553","ISSN":"19401620","abstract":"Although images have always been part of politics, research on the visual aspects of political communication recently gained momentum, especially with the spread of social media–based political communication. However, there are still several significant research gaps in this field. The aim of this article is to identify and compare the patterns and effects of Hungarian politicians’ (n = 51) image-based communication on Facebook (n = 2,992) and Instagram (n = 868) during the Hungarian parliamentary election campaign in 2018. By doing so, we shed light on two important dimensions of personalization: individualization and privatization. This work is designed to fill three gaps in the literature. We argue that existing research of visual political communication (1) treats images predominantly as illustrations, (2) is limited to single-platform studies, and (3) does not investigate the engagement effects of images. To move beyond these limitations, this study investigates images as objects of interest on their own; it adopts a cross-platform comparative approach and examines the engagement effects of visual cues by applying a combination of inductive and deductive qualitative content analysis. Our results show that images are often used to personalize communication. While on Facebook the individualization dimension of personalization is more common and popular, on Instagram its privatization dimension prevails. Furthermore, on Facebook, users like more politics-related candidate-centered images, but on Instagram we could not find similar effects for more informal visuals.","author":[{"dropping-particle":"","family":"Farkas","given":"Xénia","non-dropping-particle":"","parse-names":false,"suffix":""},{"dropping-particle":"","family":"Bene","given":"Márton","non-dropping-particle":"","parse-names":false,"suffix":""}],"container-title":"International Journal of Press/Politics","id":"ITEM-1","issue":"1","issued":{"date-parts":[["2021"]]},"page":"119-142","title":"Images, Politicians, and Social Media: Patterns and Effects of Politicians’ Image-Based Political Communication Strategies on Social Media","type":"article-journal","volume":"26"},"uris":["http://www.mendeley.com/documents/?uuid=79d3735f-c5ed-4dfb-b44f-193c94985f29"]}],"mendeley":{"formattedCitation":"(Farkas &amp; Bene, 2021)","manualFormatting":"Farkas &amp; Bene, (2021)","plainTextFormattedCitation":"(Farkas &amp; Bene, 2021)","previouslyFormattedCitation":"(Farkas &amp; Bene, 2021)"},"properties":{"noteIndex":0},"schema":"https://github.com/citation-style-language/schema/raw/master/csl-citation.json"}</w:instrText>
      </w:r>
      <w:r w:rsidRPr="003756BB">
        <w:rPr>
          <w:color w:val="0D0D0D"/>
          <w:shd w:val="clear" w:color="auto" w:fill="FFFFFF"/>
        </w:rPr>
        <w:fldChar w:fldCharType="separate"/>
      </w:r>
      <w:r w:rsidRPr="003756BB">
        <w:rPr>
          <w:noProof/>
          <w:color w:val="0D0D0D"/>
          <w:shd w:val="clear" w:color="auto" w:fill="FFFFFF"/>
        </w:rPr>
        <w:t>Farkas &amp; Bene, (2021)</w:t>
      </w:r>
      <w:r w:rsidRPr="003756BB">
        <w:rPr>
          <w:color w:val="0D0D0D"/>
          <w:shd w:val="clear" w:color="auto" w:fill="FFFFFF"/>
        </w:rPr>
        <w:fldChar w:fldCharType="end"/>
      </w:r>
      <w:r w:rsidRPr="003756BB">
        <w:rPr>
          <w:color w:val="0D0D0D"/>
          <w:shd w:val="clear" w:color="auto" w:fill="FFFFFF"/>
        </w:rPr>
        <w:t xml:space="preserve">, </w:t>
      </w:r>
      <w:r w:rsidRPr="008940A9">
        <w:rPr>
          <w:color w:val="0D0D0D"/>
          <w:shd w:val="clear" w:color="auto" w:fill="FFFFFF"/>
        </w:rPr>
        <w:t>align with studies indicating that images are frequently employed to personalize communication within the visual strategies of p</w:t>
      </w:r>
      <w:r>
        <w:rPr>
          <w:color w:val="0D0D0D"/>
          <w:shd w:val="clear" w:color="auto" w:fill="FFFFFF"/>
        </w:rPr>
        <w:t>olitical actors on social media</w:t>
      </w:r>
      <w:r w:rsidRPr="003756BB">
        <w:rPr>
          <w:color w:val="0D0D0D"/>
          <w:shd w:val="clear" w:color="auto" w:fill="FFFFFF"/>
        </w:rPr>
        <w:t xml:space="preserve">. Given that politicians frequently employ self-portraits and other visual content that is popular with their followers on social media sites like </w:t>
      </w:r>
      <w:r>
        <w:rPr>
          <w:color w:val="0D0D0D"/>
          <w:shd w:val="clear" w:color="auto" w:fill="FFFFFF"/>
        </w:rPr>
        <w:t>Instagram</w:t>
      </w:r>
      <w:r w:rsidRPr="003756BB">
        <w:rPr>
          <w:color w:val="0D0D0D"/>
          <w:shd w:val="clear" w:color="auto" w:fill="FFFFFF"/>
        </w:rPr>
        <w:t xml:space="preserve"> and </w:t>
      </w:r>
      <w:r>
        <w:rPr>
          <w:color w:val="0D0D0D"/>
          <w:shd w:val="clear" w:color="auto" w:fill="FFFFFF"/>
        </w:rPr>
        <w:t>Facebook</w:t>
      </w:r>
      <w:r w:rsidRPr="003756BB">
        <w:rPr>
          <w:color w:val="0D0D0D"/>
          <w:shd w:val="clear" w:color="auto" w:fill="FFFFFF"/>
        </w:rPr>
        <w:t>, the concept of personalization in visual tools is especially crucial. Personalization is a common feature in visual communication on social media, although there is a significant difference in the level of personalization between Instagram and Facebook, with Instagram tending to be more personalized. Therefore, personalization in the context of social media can influence the way individuals engage in politics</w:t>
      </w:r>
      <w:r w:rsidRPr="003756BB">
        <w:t>.</w:t>
      </w:r>
      <w:r>
        <w:t xml:space="preserve">     </w:t>
      </w:r>
    </w:p>
    <w:p w14:paraId="305B1F3D" w14:textId="77777777" w:rsidR="009900DD" w:rsidRDefault="009900DD" w:rsidP="009900DD">
      <w:pPr>
        <w:jc w:val="both"/>
        <w:rPr>
          <w:b/>
        </w:rPr>
      </w:pPr>
      <w:r>
        <w:rPr>
          <w:b/>
        </w:rPr>
        <w:t>Conclusion</w:t>
      </w:r>
    </w:p>
    <w:p w14:paraId="32CA4592" w14:textId="77777777" w:rsidR="009900DD" w:rsidRPr="00334426" w:rsidRDefault="009900DD" w:rsidP="009900DD">
      <w:pPr>
        <w:jc w:val="both"/>
        <w:rPr>
          <w:b/>
        </w:rPr>
      </w:pPr>
      <w:r w:rsidRPr="00CD73DF">
        <w:rPr>
          <w:rFonts w:eastAsia="Cambria"/>
        </w:rPr>
        <w:t>This study discovered that social media serves as a platform for people to engage in</w:t>
      </w:r>
      <w:r>
        <w:rPr>
          <w:rFonts w:eastAsia="Cambria"/>
        </w:rPr>
        <w:t xml:space="preserve"> communication with one another</w:t>
      </w:r>
      <w:r w:rsidRPr="00712191">
        <w:rPr>
          <w:rFonts w:eastAsia="Cambria"/>
        </w:rPr>
        <w:t xml:space="preserve">, exchange information, and engage in political contexts, this can improve democracy and increase involvement in digital politics. In strengthening democracy and creating political communities, it is important to improve and strengthen connections in the public sphere. Social media communication tools used by governments and public institutions play an important role in facilitating interactions and relationships between citizens, developing social networks, deepening interpersonal relationships, and encouraging political engagement, as research in democratic countries clearly shows. The affordability provided by social media makes political activity possible. Quality information on social media has an impact on public perception regarding the transparency of government institutions and increasing their trust in these government institutions. </w:t>
      </w:r>
      <w:r>
        <w:rPr>
          <w:rFonts w:eastAsia="Cambria"/>
        </w:rPr>
        <w:t>S</w:t>
      </w:r>
      <w:r w:rsidRPr="00712191">
        <w:rPr>
          <w:rFonts w:eastAsia="Cambria"/>
        </w:rPr>
        <w:t xml:space="preserve">ocial media </w:t>
      </w:r>
      <w:r>
        <w:rPr>
          <w:rFonts w:eastAsia="Cambria"/>
        </w:rPr>
        <w:t>serve</w:t>
      </w:r>
      <w:r w:rsidRPr="00712191">
        <w:rPr>
          <w:rFonts w:eastAsia="Cambria"/>
        </w:rPr>
        <w:t xml:space="preserve"> a</w:t>
      </w:r>
      <w:r>
        <w:rPr>
          <w:rFonts w:eastAsia="Cambria"/>
        </w:rPr>
        <w:t>s a</w:t>
      </w:r>
      <w:r w:rsidRPr="00712191">
        <w:rPr>
          <w:rFonts w:eastAsia="Cambria"/>
        </w:rPr>
        <w:t xml:space="preserve"> platform for </w:t>
      </w:r>
      <w:r>
        <w:rPr>
          <w:rFonts w:eastAsia="Cambria"/>
        </w:rPr>
        <w:t>engaging</w:t>
      </w:r>
      <w:r w:rsidRPr="00712191">
        <w:rPr>
          <w:rFonts w:eastAsia="Cambria"/>
        </w:rPr>
        <w:t xml:space="preserve"> </w:t>
      </w:r>
      <w:r>
        <w:rPr>
          <w:rFonts w:eastAsia="Cambria"/>
        </w:rPr>
        <w:t>in a variety of</w:t>
      </w:r>
      <w:r w:rsidRPr="00712191">
        <w:rPr>
          <w:rFonts w:eastAsia="Cambria"/>
        </w:rPr>
        <w:t xml:space="preserve"> political activitie</w:t>
      </w:r>
      <w:r>
        <w:rPr>
          <w:rFonts w:eastAsia="Cambria"/>
        </w:rPr>
        <w:t xml:space="preserve">s, such as </w:t>
      </w:r>
      <w:r w:rsidRPr="00712191">
        <w:rPr>
          <w:rFonts w:eastAsia="Cambria"/>
        </w:rPr>
        <w:t>advocacy</w:t>
      </w:r>
      <w:r>
        <w:rPr>
          <w:rFonts w:eastAsia="Cambria"/>
        </w:rPr>
        <w:t>, political campaigns</w:t>
      </w:r>
      <w:r w:rsidRPr="00712191">
        <w:rPr>
          <w:rFonts w:eastAsia="Cambria"/>
        </w:rPr>
        <w:t>, public consultations, monitoring and reporting election malpractice, lobbying on behalf of interest groups, writing blogs on political topics, and writing direct messages to officials.</w:t>
      </w:r>
    </w:p>
    <w:p w14:paraId="14DBC6C9" w14:textId="77777777" w:rsidR="009900DD" w:rsidRPr="00615D3C" w:rsidRDefault="009900DD" w:rsidP="009900DD">
      <w:pPr>
        <w:spacing w:before="120"/>
        <w:jc w:val="both"/>
      </w:pPr>
      <w:r>
        <w:t xml:space="preserve">The use of digital media has been linked to growing polarization, hate, and populism. Conversely, social media can lead to ethical breaches and activities outside the public domain in digital media. Despite this, </w:t>
      </w:r>
      <w:r w:rsidRPr="00CA7BFA">
        <w:t>social media has the potential to increase participatio</w:t>
      </w:r>
      <w:r>
        <w:t>n and promote digital democracy.</w:t>
      </w:r>
      <w:r>
        <w:rPr>
          <w:lang w:eastAsia="en-US"/>
        </w:rPr>
        <w:t xml:space="preserve"> </w:t>
      </w:r>
      <w:r w:rsidRPr="00712191">
        <w:rPr>
          <w:rFonts w:eastAsia="Cambria"/>
        </w:rPr>
        <w:t>It is important to manage the challenges and risks associated with its use so that it can make a positive contribution to sustainable politics and democracy</w:t>
      </w:r>
      <w:r>
        <w:rPr>
          <w:rFonts w:eastAsia="Cambria"/>
        </w:rPr>
        <w:t>.</w:t>
      </w:r>
      <w:r w:rsidRPr="00DE5D81">
        <w:t xml:space="preserve"> </w:t>
      </w:r>
      <w:r w:rsidRPr="00B023B6">
        <w:t>The implications of this research suggest that social media is a powerful tool for increasing democratic engagement by enabling more accessible and widespread political participation, while also prompting critical reflection on how it contributes to increasing political participation and public engagement in the broad</w:t>
      </w:r>
      <w:r>
        <w:t>er context of digital democracy</w:t>
      </w:r>
      <w:r w:rsidRPr="00712191">
        <w:rPr>
          <w:rFonts w:eastAsia="Cambria"/>
        </w:rPr>
        <w:t>. The limitation of this research is that it only focuses on one aspect of the role of social media, while other aspects are not discussed, and there are limitations to the data used in this research. It is hoped that future research will be able to dig deeper into trends and patterns of changes in political participation related to the evolution of social media in the future</w:t>
      </w:r>
      <w:r>
        <w:rPr>
          <w:rFonts w:eastAsia="Cambria"/>
        </w:rPr>
        <w:t>,</w:t>
      </w:r>
      <w:r w:rsidRPr="00712191">
        <w:rPr>
          <w:rFonts w:eastAsia="Cambria"/>
        </w:rPr>
        <w:t xml:space="preserve"> which will enable changes in political and social conditions, to provide deeper and more comprehensive insight. </w:t>
      </w:r>
    </w:p>
    <w:p w14:paraId="4E65D134" w14:textId="77777777" w:rsidR="009900DD" w:rsidRDefault="009900DD" w:rsidP="009900DD">
      <w:r>
        <w:t xml:space="preserve">        </w:t>
      </w:r>
      <w:r>
        <w:tab/>
      </w:r>
    </w:p>
    <w:p w14:paraId="33179CF8" w14:textId="77777777" w:rsidR="009900DD" w:rsidRDefault="009900DD" w:rsidP="009900DD">
      <w:pPr>
        <w:jc w:val="both"/>
      </w:pPr>
      <w:r>
        <w:rPr>
          <w:b/>
          <w:i/>
        </w:rPr>
        <w:t>Acknowledgment:</w:t>
      </w:r>
      <w:r>
        <w:t xml:space="preserve"> </w:t>
      </w:r>
      <w:r w:rsidRPr="00672D36">
        <w:t xml:space="preserve">The authors express gratitude to the Faculty of Social and Political Sciences, particularly the Postgraduate Communication Studies Program at </w:t>
      </w:r>
      <w:proofErr w:type="spellStart"/>
      <w:r w:rsidRPr="00672D36">
        <w:t>Sebelas</w:t>
      </w:r>
      <w:proofErr w:type="spellEnd"/>
      <w:r w:rsidRPr="00672D36">
        <w:t xml:space="preserve"> </w:t>
      </w:r>
      <w:proofErr w:type="spellStart"/>
      <w:r w:rsidRPr="00672D36">
        <w:t>Maret</w:t>
      </w:r>
      <w:proofErr w:type="spellEnd"/>
      <w:r w:rsidRPr="00672D36">
        <w:t xml:space="preserve"> University, Surakarta, Indonesia, for their support in completing this research. The authors also extend thanks to the researchers, authors of referenced studies and articles, and all who contributed dire</w:t>
      </w:r>
      <w:r>
        <w:t>ctly or indirectly to this work</w:t>
      </w:r>
      <w:r w:rsidRPr="00D56891">
        <w:t>.</w:t>
      </w:r>
    </w:p>
    <w:p w14:paraId="2BEDB135" w14:textId="77777777" w:rsidR="009900DD" w:rsidRDefault="009900DD" w:rsidP="009900DD">
      <w:r>
        <w:lastRenderedPageBreak/>
        <w:t xml:space="preserve"> </w:t>
      </w:r>
    </w:p>
    <w:p w14:paraId="58B4134C" w14:textId="77777777" w:rsidR="009900DD" w:rsidRDefault="009900DD" w:rsidP="009900DD">
      <w:pPr>
        <w:jc w:val="both"/>
      </w:pPr>
      <w:r>
        <w:rPr>
          <w:b/>
          <w:i/>
        </w:rPr>
        <w:t xml:space="preserve">Conflicts of Interest: </w:t>
      </w:r>
      <w:r>
        <w:t>no conflict of interest.</w:t>
      </w:r>
    </w:p>
    <w:p w14:paraId="338A8D92" w14:textId="77777777" w:rsidR="004D5435" w:rsidRDefault="0013463F">
      <w:r>
        <w:t xml:space="preserve"> </w:t>
      </w:r>
    </w:p>
    <w:p w14:paraId="6565DC46" w14:textId="77777777" w:rsidR="004D5435" w:rsidRDefault="0013463F" w:rsidP="00F733FC">
      <w:pPr>
        <w:jc w:val="both"/>
        <w:rPr>
          <w:b/>
        </w:rPr>
      </w:pPr>
      <w:commentRangeStart w:id="8"/>
      <w:r>
        <w:rPr>
          <w:b/>
        </w:rPr>
        <w:t>References</w:t>
      </w:r>
      <w:commentRangeEnd w:id="8"/>
      <w:r w:rsidR="00814A2A">
        <w:rPr>
          <w:rStyle w:val="CommentReference"/>
        </w:rPr>
        <w:commentReference w:id="8"/>
      </w:r>
    </w:p>
    <w:p w14:paraId="68268665" w14:textId="69D99F5F" w:rsidR="00800298" w:rsidRPr="00800298" w:rsidRDefault="00FB132E" w:rsidP="00800298">
      <w:pPr>
        <w:widowControl w:val="0"/>
        <w:autoSpaceDE w:val="0"/>
        <w:autoSpaceDN w:val="0"/>
        <w:adjustRightInd w:val="0"/>
        <w:ind w:left="480" w:hanging="480"/>
        <w:jc w:val="both"/>
        <w:rPr>
          <w:noProof/>
        </w:rPr>
      </w:pPr>
      <w:r>
        <w:rPr>
          <w:b/>
        </w:rPr>
        <w:fldChar w:fldCharType="begin" w:fldLock="1"/>
      </w:r>
      <w:r>
        <w:rPr>
          <w:b/>
        </w:rPr>
        <w:instrText xml:space="preserve">ADDIN Mendeley Bibliography CSL_BIBLIOGRAPHY </w:instrText>
      </w:r>
      <w:r>
        <w:rPr>
          <w:b/>
        </w:rPr>
        <w:fldChar w:fldCharType="separate"/>
      </w:r>
      <w:r w:rsidR="00800298" w:rsidRPr="00800298">
        <w:rPr>
          <w:noProof/>
        </w:rPr>
        <w:t xml:space="preserve">Ani, K. J. (2024). Nigerian Democratic Behaviour and Protest Reportage in 2015 General Elections. </w:t>
      </w:r>
      <w:r w:rsidR="00800298" w:rsidRPr="00800298">
        <w:rPr>
          <w:i/>
          <w:iCs/>
          <w:noProof/>
        </w:rPr>
        <w:t>E-BANGI: Journal of Social Sciences &amp; Humanities</w:t>
      </w:r>
      <w:r w:rsidR="00800298" w:rsidRPr="00800298">
        <w:rPr>
          <w:noProof/>
        </w:rPr>
        <w:t xml:space="preserve">, </w:t>
      </w:r>
      <w:r w:rsidR="00800298" w:rsidRPr="00800298">
        <w:rPr>
          <w:i/>
          <w:iCs/>
          <w:noProof/>
        </w:rPr>
        <w:t>21</w:t>
      </w:r>
      <w:r w:rsidR="00800298" w:rsidRPr="00800298">
        <w:rPr>
          <w:noProof/>
        </w:rPr>
        <w:t>(2), 394. https://doi.org/10.17576/ebangi.2024.2102.32</w:t>
      </w:r>
    </w:p>
    <w:p w14:paraId="28FEB998" w14:textId="77777777" w:rsidR="00800298" w:rsidRPr="00800298" w:rsidRDefault="00800298" w:rsidP="00800298">
      <w:pPr>
        <w:widowControl w:val="0"/>
        <w:autoSpaceDE w:val="0"/>
        <w:autoSpaceDN w:val="0"/>
        <w:adjustRightInd w:val="0"/>
        <w:ind w:left="480" w:hanging="480"/>
        <w:jc w:val="both"/>
        <w:rPr>
          <w:noProof/>
        </w:rPr>
      </w:pPr>
      <w:r w:rsidRPr="00800298">
        <w:rPr>
          <w:noProof/>
        </w:rPr>
        <w:t xml:space="preserve">Arshad, S., &amp; Khurram, S. (2020). Can government’s presence on social media stimulate citizens’ online political participation? Investigating the influence of transparency, trust, and responsiveness. </w:t>
      </w:r>
      <w:r w:rsidRPr="00800298">
        <w:rPr>
          <w:i/>
          <w:iCs/>
          <w:noProof/>
        </w:rPr>
        <w:t>Government Information Quarterly</w:t>
      </w:r>
      <w:r w:rsidRPr="00800298">
        <w:rPr>
          <w:noProof/>
        </w:rPr>
        <w:t xml:space="preserve">, </w:t>
      </w:r>
      <w:r w:rsidRPr="00800298">
        <w:rPr>
          <w:i/>
          <w:iCs/>
          <w:noProof/>
        </w:rPr>
        <w:t>37</w:t>
      </w:r>
      <w:r w:rsidRPr="00800298">
        <w:rPr>
          <w:noProof/>
        </w:rPr>
        <w:t>(3), 101486. https://doi.org/10.1016/j.giq.2020.101486</w:t>
      </w:r>
    </w:p>
    <w:p w14:paraId="4F22BB15" w14:textId="77777777" w:rsidR="00800298" w:rsidRPr="00800298" w:rsidRDefault="00800298" w:rsidP="00800298">
      <w:pPr>
        <w:widowControl w:val="0"/>
        <w:autoSpaceDE w:val="0"/>
        <w:autoSpaceDN w:val="0"/>
        <w:adjustRightInd w:val="0"/>
        <w:ind w:left="480" w:hanging="480"/>
        <w:jc w:val="both"/>
        <w:rPr>
          <w:noProof/>
        </w:rPr>
      </w:pPr>
      <w:r w:rsidRPr="00800298">
        <w:rPr>
          <w:noProof/>
        </w:rPr>
        <w:t xml:space="preserve">Blühdorn, I., &amp; Butzlaff, F. (2020). Democratization beyond the post-democratic turn: towards a research agenda on new conceptions of citizen participation. </w:t>
      </w:r>
      <w:r w:rsidRPr="00800298">
        <w:rPr>
          <w:i/>
          <w:iCs/>
          <w:noProof/>
        </w:rPr>
        <w:t>Democratization</w:t>
      </w:r>
      <w:r w:rsidRPr="00800298">
        <w:rPr>
          <w:noProof/>
        </w:rPr>
        <w:t xml:space="preserve">, </w:t>
      </w:r>
      <w:r w:rsidRPr="00800298">
        <w:rPr>
          <w:i/>
          <w:iCs/>
          <w:noProof/>
        </w:rPr>
        <w:t>27</w:t>
      </w:r>
      <w:r w:rsidRPr="00800298">
        <w:rPr>
          <w:noProof/>
        </w:rPr>
        <w:t>(3), 369–388. https://doi.org/10.1080/13510347.2019.1707808</w:t>
      </w:r>
    </w:p>
    <w:p w14:paraId="026FFDAF" w14:textId="77777777" w:rsidR="00800298" w:rsidRPr="00800298" w:rsidRDefault="00800298" w:rsidP="00800298">
      <w:pPr>
        <w:widowControl w:val="0"/>
        <w:autoSpaceDE w:val="0"/>
        <w:autoSpaceDN w:val="0"/>
        <w:adjustRightInd w:val="0"/>
        <w:ind w:left="480" w:hanging="480"/>
        <w:jc w:val="both"/>
        <w:rPr>
          <w:noProof/>
        </w:rPr>
      </w:pPr>
      <w:r w:rsidRPr="00800298">
        <w:rPr>
          <w:noProof/>
        </w:rPr>
        <w:t xml:space="preserve">Boulianne, S., &amp; Theocharis, Y. (2018). Young People, Digital Media, and Engagement: A Meta-Analysis of Research. </w:t>
      </w:r>
      <w:r w:rsidRPr="00800298">
        <w:rPr>
          <w:i/>
          <w:iCs/>
          <w:noProof/>
        </w:rPr>
        <w:t>Social Science Computer Review</w:t>
      </w:r>
      <w:r w:rsidRPr="00800298">
        <w:rPr>
          <w:noProof/>
        </w:rPr>
        <w:t xml:space="preserve">, </w:t>
      </w:r>
      <w:r w:rsidRPr="00800298">
        <w:rPr>
          <w:i/>
          <w:iCs/>
          <w:noProof/>
        </w:rPr>
        <w:t>38</w:t>
      </w:r>
      <w:r w:rsidRPr="00800298">
        <w:rPr>
          <w:noProof/>
        </w:rPr>
        <w:t>(2), 111–127. https://doi.org/10.1177/0894439318814190</w:t>
      </w:r>
    </w:p>
    <w:p w14:paraId="1D63C904" w14:textId="77777777" w:rsidR="00800298" w:rsidRPr="00800298" w:rsidRDefault="00800298" w:rsidP="00800298">
      <w:pPr>
        <w:widowControl w:val="0"/>
        <w:autoSpaceDE w:val="0"/>
        <w:autoSpaceDN w:val="0"/>
        <w:adjustRightInd w:val="0"/>
        <w:ind w:left="480" w:hanging="480"/>
        <w:jc w:val="both"/>
        <w:rPr>
          <w:noProof/>
        </w:rPr>
      </w:pPr>
      <w:r w:rsidRPr="00800298">
        <w:rPr>
          <w:noProof/>
        </w:rPr>
        <w:t xml:space="preserve">Congge, U., Guillamón, M. D., Nurmandi, A., Salahudin, &amp; Sihidi, I. T. (2023). Digital democracy: A systematic literature review. </w:t>
      </w:r>
      <w:r w:rsidRPr="00800298">
        <w:rPr>
          <w:i/>
          <w:iCs/>
          <w:noProof/>
        </w:rPr>
        <w:t>Frontiers in Political Science</w:t>
      </w:r>
      <w:r w:rsidRPr="00800298">
        <w:rPr>
          <w:noProof/>
        </w:rPr>
        <w:t xml:space="preserve">, </w:t>
      </w:r>
      <w:r w:rsidRPr="00800298">
        <w:rPr>
          <w:i/>
          <w:iCs/>
          <w:noProof/>
        </w:rPr>
        <w:t>5</w:t>
      </w:r>
      <w:r w:rsidRPr="00800298">
        <w:rPr>
          <w:noProof/>
        </w:rPr>
        <w:t>. https://doi.org/10.3389/fpos.2023.972802</w:t>
      </w:r>
    </w:p>
    <w:p w14:paraId="182358E7" w14:textId="77777777" w:rsidR="00800298" w:rsidRPr="00800298" w:rsidRDefault="00800298" w:rsidP="00800298">
      <w:pPr>
        <w:widowControl w:val="0"/>
        <w:autoSpaceDE w:val="0"/>
        <w:autoSpaceDN w:val="0"/>
        <w:adjustRightInd w:val="0"/>
        <w:ind w:left="480" w:hanging="480"/>
        <w:jc w:val="both"/>
        <w:rPr>
          <w:noProof/>
        </w:rPr>
      </w:pPr>
      <w:r w:rsidRPr="00800298">
        <w:rPr>
          <w:noProof/>
        </w:rPr>
        <w:t xml:space="preserve">Evans, O. (2019). Digital politics: internet and democracy in Africa. </w:t>
      </w:r>
      <w:r w:rsidRPr="00800298">
        <w:rPr>
          <w:i/>
          <w:iCs/>
          <w:noProof/>
        </w:rPr>
        <w:t>Journal of Economic Studies</w:t>
      </w:r>
      <w:r w:rsidRPr="00800298">
        <w:rPr>
          <w:noProof/>
        </w:rPr>
        <w:t xml:space="preserve">, </w:t>
      </w:r>
      <w:r w:rsidRPr="00800298">
        <w:rPr>
          <w:i/>
          <w:iCs/>
          <w:noProof/>
        </w:rPr>
        <w:t>46</w:t>
      </w:r>
      <w:r w:rsidRPr="00800298">
        <w:rPr>
          <w:noProof/>
        </w:rPr>
        <w:t>(1), 169–191. https://doi.org/10.1108/JES-08-2017-0234</w:t>
      </w:r>
    </w:p>
    <w:p w14:paraId="1F16541C" w14:textId="77777777" w:rsidR="00800298" w:rsidRPr="00800298" w:rsidRDefault="00800298" w:rsidP="00800298">
      <w:pPr>
        <w:widowControl w:val="0"/>
        <w:autoSpaceDE w:val="0"/>
        <w:autoSpaceDN w:val="0"/>
        <w:adjustRightInd w:val="0"/>
        <w:ind w:left="480" w:hanging="480"/>
        <w:jc w:val="both"/>
        <w:rPr>
          <w:noProof/>
        </w:rPr>
      </w:pPr>
      <w:r w:rsidRPr="00800298">
        <w:rPr>
          <w:noProof/>
        </w:rPr>
        <w:t xml:space="preserve">Farkas, X., &amp; Bene, M. (2021). Images, Politicians, and Social Media: Patterns and Effects of Politicians’ Image-Based Political Communication Strategies on Social Media. </w:t>
      </w:r>
      <w:r w:rsidRPr="00800298">
        <w:rPr>
          <w:i/>
          <w:iCs/>
          <w:noProof/>
        </w:rPr>
        <w:t>International Journal of Press/Politics</w:t>
      </w:r>
      <w:r w:rsidRPr="00800298">
        <w:rPr>
          <w:noProof/>
        </w:rPr>
        <w:t xml:space="preserve">, </w:t>
      </w:r>
      <w:r w:rsidRPr="00800298">
        <w:rPr>
          <w:i/>
          <w:iCs/>
          <w:noProof/>
        </w:rPr>
        <w:t>26</w:t>
      </w:r>
      <w:r w:rsidRPr="00800298">
        <w:rPr>
          <w:noProof/>
        </w:rPr>
        <w:t>(1), 119–142. https://doi.org/10.1177/1940161220959553</w:t>
      </w:r>
    </w:p>
    <w:p w14:paraId="36A586DF" w14:textId="77777777" w:rsidR="00800298" w:rsidRPr="00800298" w:rsidRDefault="00800298" w:rsidP="00800298">
      <w:pPr>
        <w:widowControl w:val="0"/>
        <w:autoSpaceDE w:val="0"/>
        <w:autoSpaceDN w:val="0"/>
        <w:adjustRightInd w:val="0"/>
        <w:ind w:left="480" w:hanging="480"/>
        <w:jc w:val="both"/>
        <w:rPr>
          <w:noProof/>
        </w:rPr>
      </w:pPr>
      <w:r w:rsidRPr="00800298">
        <w:rPr>
          <w:noProof/>
        </w:rPr>
        <w:t xml:space="preserve">Gil de Zúñiga, H., Veenstra, A., Vraga, E., &amp; Shah, D. (2010). Digital democracy: Reimagining pathways to political participation. </w:t>
      </w:r>
      <w:r w:rsidRPr="00800298">
        <w:rPr>
          <w:i/>
          <w:iCs/>
          <w:noProof/>
        </w:rPr>
        <w:t>Journal of Information Technology and Politics</w:t>
      </w:r>
      <w:r w:rsidRPr="00800298">
        <w:rPr>
          <w:noProof/>
        </w:rPr>
        <w:t xml:space="preserve">, </w:t>
      </w:r>
      <w:r w:rsidRPr="00800298">
        <w:rPr>
          <w:i/>
          <w:iCs/>
          <w:noProof/>
        </w:rPr>
        <w:t>7</w:t>
      </w:r>
      <w:r w:rsidRPr="00800298">
        <w:rPr>
          <w:noProof/>
        </w:rPr>
        <w:t>(1), 36–51. https://doi.org/10.1080/19331680903316742</w:t>
      </w:r>
    </w:p>
    <w:p w14:paraId="0733E48B" w14:textId="77777777" w:rsidR="00800298" w:rsidRPr="00800298" w:rsidRDefault="00800298" w:rsidP="00800298">
      <w:pPr>
        <w:widowControl w:val="0"/>
        <w:autoSpaceDE w:val="0"/>
        <w:autoSpaceDN w:val="0"/>
        <w:adjustRightInd w:val="0"/>
        <w:ind w:left="480" w:hanging="480"/>
        <w:jc w:val="both"/>
        <w:rPr>
          <w:noProof/>
        </w:rPr>
      </w:pPr>
      <w:r w:rsidRPr="00800298">
        <w:rPr>
          <w:noProof/>
        </w:rPr>
        <w:t xml:space="preserve">Helbing, D., Mahajan, S., Fricker, R. H., Musso, A., Hausladen, C. I., Carissimo, C., Carpentras, D., Stockinger, E., Argota Sanchez-Vaquerizo, J., Yang, J. C., Ballandies, M. C., Korecki, M., Dubey, R. K., &amp; Pournaras, E. (2023). Democracy by Design: Perspectives for Digitally Assisted, Participatory Upgrades of Society. </w:t>
      </w:r>
      <w:r w:rsidRPr="00800298">
        <w:rPr>
          <w:i/>
          <w:iCs/>
          <w:noProof/>
        </w:rPr>
        <w:t>Journal of Computational Science</w:t>
      </w:r>
      <w:r w:rsidRPr="00800298">
        <w:rPr>
          <w:noProof/>
        </w:rPr>
        <w:t xml:space="preserve">, </w:t>
      </w:r>
      <w:r w:rsidRPr="00800298">
        <w:rPr>
          <w:i/>
          <w:iCs/>
          <w:noProof/>
        </w:rPr>
        <w:t>71</w:t>
      </w:r>
      <w:r w:rsidRPr="00800298">
        <w:rPr>
          <w:noProof/>
        </w:rPr>
        <w:t>(March), 102061. https://doi.org/10.1016/j.jocs.2023.102061</w:t>
      </w:r>
    </w:p>
    <w:p w14:paraId="6CD35F91" w14:textId="77777777" w:rsidR="00800298" w:rsidRPr="00800298" w:rsidRDefault="00800298" w:rsidP="00800298">
      <w:pPr>
        <w:widowControl w:val="0"/>
        <w:autoSpaceDE w:val="0"/>
        <w:autoSpaceDN w:val="0"/>
        <w:adjustRightInd w:val="0"/>
        <w:ind w:left="480" w:hanging="480"/>
        <w:jc w:val="both"/>
        <w:rPr>
          <w:noProof/>
        </w:rPr>
      </w:pPr>
      <w:r w:rsidRPr="00800298">
        <w:rPr>
          <w:noProof/>
        </w:rPr>
        <w:t xml:space="preserve">Hosch-Dayican, B. (2014). Online political activities as emerging forms of political participation: How do they fit in the conceptual map? </w:t>
      </w:r>
      <w:r w:rsidRPr="00800298">
        <w:rPr>
          <w:i/>
          <w:iCs/>
          <w:noProof/>
        </w:rPr>
        <w:t>Acta Politica</w:t>
      </w:r>
      <w:r w:rsidRPr="00800298">
        <w:rPr>
          <w:noProof/>
        </w:rPr>
        <w:t xml:space="preserve">, </w:t>
      </w:r>
      <w:r w:rsidRPr="00800298">
        <w:rPr>
          <w:i/>
          <w:iCs/>
          <w:noProof/>
        </w:rPr>
        <w:t>49</w:t>
      </w:r>
      <w:r w:rsidRPr="00800298">
        <w:rPr>
          <w:noProof/>
        </w:rPr>
        <w:t>, 342–346.</w:t>
      </w:r>
    </w:p>
    <w:p w14:paraId="04062AED" w14:textId="77777777" w:rsidR="00800298" w:rsidRPr="00800298" w:rsidRDefault="00800298" w:rsidP="00800298">
      <w:pPr>
        <w:widowControl w:val="0"/>
        <w:autoSpaceDE w:val="0"/>
        <w:autoSpaceDN w:val="0"/>
        <w:adjustRightInd w:val="0"/>
        <w:ind w:left="480" w:hanging="480"/>
        <w:jc w:val="both"/>
        <w:rPr>
          <w:noProof/>
        </w:rPr>
      </w:pPr>
      <w:r w:rsidRPr="00800298">
        <w:rPr>
          <w:noProof/>
        </w:rPr>
        <w:t xml:space="preserve">Ida, R., Saud, M., &amp; Mashud, M. (2020). An empirical analysis of social media usage, political learning and participation among youth: a comparative study of Indonesia and Pakistan. </w:t>
      </w:r>
      <w:r w:rsidRPr="00800298">
        <w:rPr>
          <w:i/>
          <w:iCs/>
          <w:noProof/>
        </w:rPr>
        <w:t>Quality and Quantity</w:t>
      </w:r>
      <w:r w:rsidRPr="00800298">
        <w:rPr>
          <w:noProof/>
        </w:rPr>
        <w:t xml:space="preserve">, </w:t>
      </w:r>
      <w:r w:rsidRPr="00800298">
        <w:rPr>
          <w:i/>
          <w:iCs/>
          <w:noProof/>
        </w:rPr>
        <w:t>54</w:t>
      </w:r>
      <w:r w:rsidRPr="00800298">
        <w:rPr>
          <w:noProof/>
        </w:rPr>
        <w:t>(4), 1285–1297. https://doi.org/10.1007/s11135-020-00985-9</w:t>
      </w:r>
    </w:p>
    <w:p w14:paraId="7BA97347" w14:textId="7439A5DD" w:rsidR="00800298" w:rsidRPr="00800298" w:rsidRDefault="00800298" w:rsidP="00800298">
      <w:pPr>
        <w:widowControl w:val="0"/>
        <w:autoSpaceDE w:val="0"/>
        <w:autoSpaceDN w:val="0"/>
        <w:adjustRightInd w:val="0"/>
        <w:ind w:left="480" w:hanging="480"/>
        <w:jc w:val="both"/>
        <w:rPr>
          <w:noProof/>
        </w:rPr>
      </w:pPr>
      <w:r w:rsidRPr="00800298">
        <w:rPr>
          <w:noProof/>
        </w:rPr>
        <w:t>Iranzo-Cabrera, M., &amp; Casero-Ripollés, A. (2023). Political entrepreneurs in social media: Self-monitoring, authenticity</w:t>
      </w:r>
      <w:r w:rsidR="00337B31">
        <w:rPr>
          <w:noProof/>
        </w:rPr>
        <w:t>,</w:t>
      </w:r>
      <w:r w:rsidRPr="00800298">
        <w:rPr>
          <w:noProof/>
        </w:rPr>
        <w:t xml:space="preserve"> and connective democracy. The case of Íñigo Errejón. </w:t>
      </w:r>
      <w:r w:rsidRPr="00800298">
        <w:rPr>
          <w:i/>
          <w:iCs/>
          <w:noProof/>
        </w:rPr>
        <w:t>Heliyon</w:t>
      </w:r>
      <w:r w:rsidRPr="00800298">
        <w:rPr>
          <w:noProof/>
        </w:rPr>
        <w:t xml:space="preserve">, </w:t>
      </w:r>
      <w:r w:rsidRPr="00800298">
        <w:rPr>
          <w:i/>
          <w:iCs/>
          <w:noProof/>
        </w:rPr>
        <w:t>9</w:t>
      </w:r>
      <w:r w:rsidRPr="00800298">
        <w:rPr>
          <w:noProof/>
        </w:rPr>
        <w:t>(2). https://doi.org/10.1016/j.heliyon.2023.e13262</w:t>
      </w:r>
    </w:p>
    <w:p w14:paraId="2EB858F0" w14:textId="77777777" w:rsidR="00800298" w:rsidRPr="00800298" w:rsidRDefault="00800298" w:rsidP="00800298">
      <w:pPr>
        <w:widowControl w:val="0"/>
        <w:autoSpaceDE w:val="0"/>
        <w:autoSpaceDN w:val="0"/>
        <w:adjustRightInd w:val="0"/>
        <w:ind w:left="480" w:hanging="480"/>
        <w:jc w:val="both"/>
        <w:rPr>
          <w:noProof/>
        </w:rPr>
      </w:pPr>
      <w:r w:rsidRPr="00800298">
        <w:rPr>
          <w:noProof/>
        </w:rPr>
        <w:t xml:space="preserve">Lorenz-Spreen, P., Oswald, L., Lewandowsky, S., &amp; Hertwig, R. (2023). A systematic review of worldwide causal and correlational evidence on digital media and democracy. </w:t>
      </w:r>
      <w:r w:rsidRPr="00800298">
        <w:rPr>
          <w:i/>
          <w:iCs/>
          <w:noProof/>
        </w:rPr>
        <w:t>Nature Human Behaviour</w:t>
      </w:r>
      <w:r w:rsidRPr="00800298">
        <w:rPr>
          <w:noProof/>
        </w:rPr>
        <w:t xml:space="preserve">, </w:t>
      </w:r>
      <w:r w:rsidRPr="00800298">
        <w:rPr>
          <w:i/>
          <w:iCs/>
          <w:noProof/>
        </w:rPr>
        <w:t>7</w:t>
      </w:r>
      <w:r w:rsidRPr="00800298">
        <w:rPr>
          <w:noProof/>
        </w:rPr>
        <w:t>(1), 74–101. https://doi.org/10.1038/s41562-022-01460-1</w:t>
      </w:r>
    </w:p>
    <w:p w14:paraId="7138C9A0" w14:textId="77777777" w:rsidR="00800298" w:rsidRPr="00800298" w:rsidRDefault="00800298" w:rsidP="00800298">
      <w:pPr>
        <w:widowControl w:val="0"/>
        <w:autoSpaceDE w:val="0"/>
        <w:autoSpaceDN w:val="0"/>
        <w:adjustRightInd w:val="0"/>
        <w:ind w:left="480" w:hanging="480"/>
        <w:jc w:val="both"/>
        <w:rPr>
          <w:noProof/>
        </w:rPr>
      </w:pPr>
      <w:r w:rsidRPr="00800298">
        <w:rPr>
          <w:noProof/>
        </w:rPr>
        <w:t xml:space="preserve">Marquart, F., Ohme, J., &amp; Möller, J. (2020). Following politicians on social media: Effects for political information, peer communication, and youth engagement. </w:t>
      </w:r>
      <w:r w:rsidRPr="00800298">
        <w:rPr>
          <w:i/>
          <w:iCs/>
          <w:noProof/>
        </w:rPr>
        <w:t>Media and Communication</w:t>
      </w:r>
      <w:r w:rsidRPr="00800298">
        <w:rPr>
          <w:noProof/>
        </w:rPr>
        <w:t xml:space="preserve">, </w:t>
      </w:r>
      <w:r w:rsidRPr="00800298">
        <w:rPr>
          <w:i/>
          <w:iCs/>
          <w:noProof/>
        </w:rPr>
        <w:t>8</w:t>
      </w:r>
      <w:r w:rsidRPr="00800298">
        <w:rPr>
          <w:noProof/>
        </w:rPr>
        <w:t>(2), 196–207. https://doi.org/10.17645/mac.v8i2.2764</w:t>
      </w:r>
    </w:p>
    <w:p w14:paraId="2A9BE22F" w14:textId="77777777" w:rsidR="00800298" w:rsidRPr="00800298" w:rsidRDefault="00800298" w:rsidP="00800298">
      <w:pPr>
        <w:widowControl w:val="0"/>
        <w:autoSpaceDE w:val="0"/>
        <w:autoSpaceDN w:val="0"/>
        <w:adjustRightInd w:val="0"/>
        <w:ind w:left="480" w:hanging="480"/>
        <w:jc w:val="both"/>
        <w:rPr>
          <w:noProof/>
        </w:rPr>
      </w:pPr>
      <w:r w:rsidRPr="00800298">
        <w:rPr>
          <w:noProof/>
        </w:rPr>
        <w:t xml:space="preserve">Matthes, J. (2022). Social Media and the Political Engagement of Young Adults: Between Mobilization and Distraction. </w:t>
      </w:r>
      <w:r w:rsidRPr="00800298">
        <w:rPr>
          <w:i/>
          <w:iCs/>
          <w:noProof/>
        </w:rPr>
        <w:t>Online Media and Global Communication</w:t>
      </w:r>
      <w:r w:rsidRPr="00800298">
        <w:rPr>
          <w:noProof/>
        </w:rPr>
        <w:t xml:space="preserve">, </w:t>
      </w:r>
      <w:r w:rsidRPr="00800298">
        <w:rPr>
          <w:i/>
          <w:iCs/>
          <w:noProof/>
        </w:rPr>
        <w:t>1</w:t>
      </w:r>
      <w:r w:rsidRPr="00800298">
        <w:rPr>
          <w:noProof/>
        </w:rPr>
        <w:t>(1), 6–22. https://doi.org/10.1515/omgc-2022-0006</w:t>
      </w:r>
    </w:p>
    <w:p w14:paraId="3940DDA5" w14:textId="77777777" w:rsidR="00800298" w:rsidRPr="00800298" w:rsidRDefault="00800298" w:rsidP="00800298">
      <w:pPr>
        <w:widowControl w:val="0"/>
        <w:autoSpaceDE w:val="0"/>
        <w:autoSpaceDN w:val="0"/>
        <w:adjustRightInd w:val="0"/>
        <w:ind w:left="480" w:hanging="480"/>
        <w:jc w:val="both"/>
        <w:rPr>
          <w:noProof/>
        </w:rPr>
      </w:pPr>
      <w:r w:rsidRPr="00800298">
        <w:rPr>
          <w:noProof/>
        </w:rPr>
        <w:t xml:space="preserve">Matthes, J., Heiss, R., &amp; van Scharrel, H. (2023). The distraction effect. Political and entertainment-oriented content on social media, political participation, interest, and knowledge. </w:t>
      </w:r>
      <w:r w:rsidRPr="00800298">
        <w:rPr>
          <w:i/>
          <w:iCs/>
          <w:noProof/>
        </w:rPr>
        <w:t>Computers in Human Behavior</w:t>
      </w:r>
      <w:r w:rsidRPr="00800298">
        <w:rPr>
          <w:noProof/>
        </w:rPr>
        <w:t xml:space="preserve">, </w:t>
      </w:r>
      <w:r w:rsidRPr="00800298">
        <w:rPr>
          <w:i/>
          <w:iCs/>
          <w:noProof/>
        </w:rPr>
        <w:t>142</w:t>
      </w:r>
      <w:r w:rsidRPr="00800298">
        <w:rPr>
          <w:noProof/>
        </w:rPr>
        <w:t>(July 2021). https://doi.org/10.1016/j.chb.2022.107644</w:t>
      </w:r>
    </w:p>
    <w:p w14:paraId="0883E21B" w14:textId="77777777" w:rsidR="00800298" w:rsidRPr="00800298" w:rsidRDefault="00800298" w:rsidP="00800298">
      <w:pPr>
        <w:widowControl w:val="0"/>
        <w:autoSpaceDE w:val="0"/>
        <w:autoSpaceDN w:val="0"/>
        <w:adjustRightInd w:val="0"/>
        <w:ind w:left="480" w:hanging="480"/>
        <w:jc w:val="both"/>
        <w:rPr>
          <w:noProof/>
        </w:rPr>
      </w:pPr>
      <w:r w:rsidRPr="00800298">
        <w:rPr>
          <w:noProof/>
        </w:rPr>
        <w:lastRenderedPageBreak/>
        <w:t xml:space="preserve">Omotayo, F. O., &amp; Folorunso, M. B. (2020). Use of social media for political participation by youths in Oyo State, Nigeria. </w:t>
      </w:r>
      <w:r w:rsidRPr="00800298">
        <w:rPr>
          <w:i/>
          <w:iCs/>
          <w:noProof/>
        </w:rPr>
        <w:t>EJournal of EDemocracy and Open Government</w:t>
      </w:r>
      <w:r w:rsidRPr="00800298">
        <w:rPr>
          <w:noProof/>
        </w:rPr>
        <w:t xml:space="preserve">, </w:t>
      </w:r>
      <w:r w:rsidRPr="00800298">
        <w:rPr>
          <w:i/>
          <w:iCs/>
          <w:noProof/>
        </w:rPr>
        <w:t>12</w:t>
      </w:r>
      <w:r w:rsidRPr="00800298">
        <w:rPr>
          <w:noProof/>
        </w:rPr>
        <w:t>(1), 133–158. https://doi.org/10.29379/jedem.v12i1.585</w:t>
      </w:r>
    </w:p>
    <w:p w14:paraId="4685CD25" w14:textId="77777777" w:rsidR="00800298" w:rsidRPr="00800298" w:rsidRDefault="00800298" w:rsidP="00800298">
      <w:pPr>
        <w:widowControl w:val="0"/>
        <w:autoSpaceDE w:val="0"/>
        <w:autoSpaceDN w:val="0"/>
        <w:adjustRightInd w:val="0"/>
        <w:ind w:left="480" w:hanging="480"/>
        <w:jc w:val="both"/>
        <w:rPr>
          <w:noProof/>
        </w:rPr>
      </w:pPr>
      <w:r w:rsidRPr="00800298">
        <w:rPr>
          <w:noProof/>
        </w:rPr>
        <w:t xml:space="preserve">Pedersen, H. H. (2024). Party soldiers on personal platforms? Politicians’ personalized use of social media. </w:t>
      </w:r>
      <w:r w:rsidRPr="00800298">
        <w:rPr>
          <w:i/>
          <w:iCs/>
          <w:noProof/>
        </w:rPr>
        <w:t>Party Politics</w:t>
      </w:r>
      <w:r w:rsidRPr="00800298">
        <w:rPr>
          <w:noProof/>
        </w:rPr>
        <w:t xml:space="preserve">, </w:t>
      </w:r>
      <w:r w:rsidRPr="00800298">
        <w:rPr>
          <w:i/>
          <w:iCs/>
          <w:noProof/>
        </w:rPr>
        <w:t>30</w:t>
      </w:r>
      <w:r w:rsidRPr="00800298">
        <w:rPr>
          <w:noProof/>
        </w:rPr>
        <w:t>(1), 166–178. https://doi.org/10.1177/13540688221140252</w:t>
      </w:r>
    </w:p>
    <w:p w14:paraId="161BEC25" w14:textId="77777777" w:rsidR="00800298" w:rsidRPr="00800298" w:rsidRDefault="00800298" w:rsidP="00800298">
      <w:pPr>
        <w:widowControl w:val="0"/>
        <w:autoSpaceDE w:val="0"/>
        <w:autoSpaceDN w:val="0"/>
        <w:adjustRightInd w:val="0"/>
        <w:ind w:left="480" w:hanging="480"/>
        <w:jc w:val="both"/>
        <w:rPr>
          <w:noProof/>
        </w:rPr>
      </w:pPr>
      <w:r w:rsidRPr="00800298">
        <w:rPr>
          <w:noProof/>
        </w:rPr>
        <w:t xml:space="preserve">Ruess, C., Hoffmann, C. P., Boulianne, S., &amp; Heger, K. (2023). Online political participation: the evolution of a concept. </w:t>
      </w:r>
      <w:r w:rsidRPr="00800298">
        <w:rPr>
          <w:i/>
          <w:iCs/>
          <w:noProof/>
        </w:rPr>
        <w:t>Information Communication and Society</w:t>
      </w:r>
      <w:r w:rsidRPr="00800298">
        <w:rPr>
          <w:noProof/>
        </w:rPr>
        <w:t xml:space="preserve">, </w:t>
      </w:r>
      <w:r w:rsidRPr="00800298">
        <w:rPr>
          <w:i/>
          <w:iCs/>
          <w:noProof/>
        </w:rPr>
        <w:t>26</w:t>
      </w:r>
      <w:r w:rsidRPr="00800298">
        <w:rPr>
          <w:noProof/>
        </w:rPr>
        <w:t>(8), 1495–1512. https://doi.org/10.1080/1369118X.2021.2013919</w:t>
      </w:r>
    </w:p>
    <w:p w14:paraId="483F09E7" w14:textId="2E25F2F4" w:rsidR="00800298" w:rsidRPr="00800298" w:rsidRDefault="00800298" w:rsidP="00800298">
      <w:pPr>
        <w:widowControl w:val="0"/>
        <w:autoSpaceDE w:val="0"/>
        <w:autoSpaceDN w:val="0"/>
        <w:adjustRightInd w:val="0"/>
        <w:ind w:left="480" w:hanging="480"/>
        <w:jc w:val="both"/>
        <w:rPr>
          <w:noProof/>
        </w:rPr>
      </w:pPr>
      <w:r w:rsidRPr="00800298">
        <w:rPr>
          <w:noProof/>
        </w:rPr>
        <w:t xml:space="preserve">Salman, A., Azul, M., Salleh, M., &amp; Mustaffa, N. (2015). New Media Usage and Youth Participation. </w:t>
      </w:r>
      <w:r w:rsidRPr="00800298">
        <w:rPr>
          <w:i/>
          <w:iCs/>
          <w:noProof/>
        </w:rPr>
        <w:t>E-BANGI: Journal of Social Sciences &amp; Humanities</w:t>
      </w:r>
      <w:r w:rsidRPr="00800298">
        <w:rPr>
          <w:noProof/>
        </w:rPr>
        <w:t xml:space="preserve">, </w:t>
      </w:r>
      <w:r w:rsidRPr="00800298">
        <w:rPr>
          <w:i/>
          <w:iCs/>
          <w:noProof/>
        </w:rPr>
        <w:t>Sp.</w:t>
      </w:r>
      <w:r w:rsidR="00337B31">
        <w:rPr>
          <w:i/>
          <w:iCs/>
          <w:noProof/>
        </w:rPr>
        <w:t xml:space="preserve"> </w:t>
      </w:r>
      <w:r w:rsidRPr="00800298">
        <w:rPr>
          <w:noProof/>
        </w:rPr>
        <w:t>(2), 72–80.</w:t>
      </w:r>
    </w:p>
    <w:p w14:paraId="356BC12E" w14:textId="77777777" w:rsidR="00800298" w:rsidRPr="00800298" w:rsidRDefault="00800298" w:rsidP="00800298">
      <w:pPr>
        <w:widowControl w:val="0"/>
        <w:autoSpaceDE w:val="0"/>
        <w:autoSpaceDN w:val="0"/>
        <w:adjustRightInd w:val="0"/>
        <w:ind w:left="480" w:hanging="480"/>
        <w:jc w:val="both"/>
        <w:rPr>
          <w:noProof/>
        </w:rPr>
      </w:pPr>
      <w:r w:rsidRPr="00800298">
        <w:rPr>
          <w:noProof/>
        </w:rPr>
        <w:t xml:space="preserve">Saud, M., &amp; Margono, H. (2021). Indonesia’s rise in digital democracy and youth’s political participation. </w:t>
      </w:r>
      <w:r w:rsidRPr="00800298">
        <w:rPr>
          <w:i/>
          <w:iCs/>
          <w:noProof/>
        </w:rPr>
        <w:t>Journal of Information Technology and Politics</w:t>
      </w:r>
      <w:r w:rsidRPr="00800298">
        <w:rPr>
          <w:noProof/>
        </w:rPr>
        <w:t xml:space="preserve">, </w:t>
      </w:r>
      <w:r w:rsidRPr="00800298">
        <w:rPr>
          <w:i/>
          <w:iCs/>
          <w:noProof/>
        </w:rPr>
        <w:t>18</w:t>
      </w:r>
      <w:r w:rsidRPr="00800298">
        <w:rPr>
          <w:noProof/>
        </w:rPr>
        <w:t>(4), 443–454. https://doi.org/10.1080/19331681.2021.1900019</w:t>
      </w:r>
    </w:p>
    <w:p w14:paraId="01DEC886" w14:textId="77777777" w:rsidR="00800298" w:rsidRPr="00800298" w:rsidRDefault="00800298" w:rsidP="00800298">
      <w:pPr>
        <w:widowControl w:val="0"/>
        <w:autoSpaceDE w:val="0"/>
        <w:autoSpaceDN w:val="0"/>
        <w:adjustRightInd w:val="0"/>
        <w:ind w:left="480" w:hanging="480"/>
        <w:jc w:val="both"/>
        <w:rPr>
          <w:noProof/>
        </w:rPr>
      </w:pPr>
      <w:r w:rsidRPr="00800298">
        <w:rPr>
          <w:noProof/>
        </w:rPr>
        <w:t xml:space="preserve">Stier, S., Bleier, A., Lietz, H., &amp; Strohmaier, M. (2018). Election Campaigning on Social Media: Politicians, Audiences, and the Mediation of Political Communication on Facebook and Twitter. </w:t>
      </w:r>
      <w:r w:rsidRPr="00800298">
        <w:rPr>
          <w:i/>
          <w:iCs/>
          <w:noProof/>
        </w:rPr>
        <w:t>Political Communication</w:t>
      </w:r>
      <w:r w:rsidRPr="00800298">
        <w:rPr>
          <w:noProof/>
        </w:rPr>
        <w:t xml:space="preserve">, </w:t>
      </w:r>
      <w:r w:rsidRPr="00800298">
        <w:rPr>
          <w:i/>
          <w:iCs/>
          <w:noProof/>
        </w:rPr>
        <w:t>35</w:t>
      </w:r>
      <w:r w:rsidRPr="00800298">
        <w:rPr>
          <w:noProof/>
        </w:rPr>
        <w:t>(1), 50–74. https://doi.org/10.1080/10584609.2017.1334728</w:t>
      </w:r>
    </w:p>
    <w:p w14:paraId="5ABF62BE" w14:textId="77777777" w:rsidR="00800298" w:rsidRPr="00800298" w:rsidRDefault="00800298" w:rsidP="00800298">
      <w:pPr>
        <w:widowControl w:val="0"/>
        <w:autoSpaceDE w:val="0"/>
        <w:autoSpaceDN w:val="0"/>
        <w:adjustRightInd w:val="0"/>
        <w:ind w:left="480" w:hanging="480"/>
        <w:jc w:val="both"/>
        <w:rPr>
          <w:noProof/>
        </w:rPr>
      </w:pPr>
      <w:r w:rsidRPr="00800298">
        <w:rPr>
          <w:noProof/>
        </w:rPr>
        <w:t xml:space="preserve">Tan, J. J. (2024). Social Media Political Information Use and Political Participation of the Net Generation. </w:t>
      </w:r>
      <w:r w:rsidRPr="00800298">
        <w:rPr>
          <w:i/>
          <w:iCs/>
          <w:noProof/>
        </w:rPr>
        <w:t>E-Bangi: Journal of Social Sciences &amp; Humanities</w:t>
      </w:r>
      <w:r w:rsidRPr="00800298">
        <w:rPr>
          <w:noProof/>
        </w:rPr>
        <w:t xml:space="preserve">, </w:t>
      </w:r>
      <w:r w:rsidRPr="00800298">
        <w:rPr>
          <w:i/>
          <w:iCs/>
          <w:noProof/>
        </w:rPr>
        <w:t>21</w:t>
      </w:r>
      <w:r w:rsidRPr="00800298">
        <w:rPr>
          <w:noProof/>
        </w:rPr>
        <w:t>(1). https://doi.org/https://doi.org/10.17576/ebangi.2024.2101.17</w:t>
      </w:r>
    </w:p>
    <w:p w14:paraId="7B3BF75A" w14:textId="77777777" w:rsidR="00800298" w:rsidRPr="00800298" w:rsidRDefault="00800298" w:rsidP="00800298">
      <w:pPr>
        <w:widowControl w:val="0"/>
        <w:autoSpaceDE w:val="0"/>
        <w:autoSpaceDN w:val="0"/>
        <w:adjustRightInd w:val="0"/>
        <w:ind w:left="480" w:hanging="480"/>
        <w:jc w:val="both"/>
        <w:rPr>
          <w:noProof/>
        </w:rPr>
      </w:pPr>
      <w:r w:rsidRPr="00800298">
        <w:rPr>
          <w:noProof/>
        </w:rPr>
        <w:t xml:space="preserve">Theocharis, Y., Boulianne, S., Koc-Michalska, K., &amp; Bimber, B. (2023). Platform affordances and political participation: how social media reshape political engagement. </w:t>
      </w:r>
      <w:r w:rsidRPr="00800298">
        <w:rPr>
          <w:i/>
          <w:iCs/>
          <w:noProof/>
        </w:rPr>
        <w:t>West European Politics</w:t>
      </w:r>
      <w:r w:rsidRPr="00800298">
        <w:rPr>
          <w:noProof/>
        </w:rPr>
        <w:t xml:space="preserve">, </w:t>
      </w:r>
      <w:r w:rsidRPr="00800298">
        <w:rPr>
          <w:i/>
          <w:iCs/>
          <w:noProof/>
        </w:rPr>
        <w:t>46</w:t>
      </w:r>
      <w:r w:rsidRPr="00800298">
        <w:rPr>
          <w:noProof/>
        </w:rPr>
        <w:t>(4), 788–811. https://doi.org/10.1080/01402382.2022.2087410</w:t>
      </w:r>
    </w:p>
    <w:p w14:paraId="468D30DB" w14:textId="77777777" w:rsidR="00800298" w:rsidRPr="00800298" w:rsidRDefault="00800298" w:rsidP="00800298">
      <w:pPr>
        <w:widowControl w:val="0"/>
        <w:autoSpaceDE w:val="0"/>
        <w:autoSpaceDN w:val="0"/>
        <w:adjustRightInd w:val="0"/>
        <w:ind w:left="480" w:hanging="480"/>
        <w:jc w:val="both"/>
        <w:rPr>
          <w:noProof/>
        </w:rPr>
      </w:pPr>
      <w:r w:rsidRPr="00800298">
        <w:rPr>
          <w:noProof/>
        </w:rPr>
        <w:t xml:space="preserve">Vaccari, C., &amp; Valeriani, A. (2018). Digital Political Talk and Political Participation: Comparing Established and Third Wave Democracies. </w:t>
      </w:r>
      <w:r w:rsidRPr="00800298">
        <w:rPr>
          <w:i/>
          <w:iCs/>
          <w:noProof/>
        </w:rPr>
        <w:t>SAGE Open</w:t>
      </w:r>
      <w:r w:rsidRPr="00800298">
        <w:rPr>
          <w:noProof/>
        </w:rPr>
        <w:t xml:space="preserve">, </w:t>
      </w:r>
      <w:r w:rsidRPr="00800298">
        <w:rPr>
          <w:i/>
          <w:iCs/>
          <w:noProof/>
        </w:rPr>
        <w:t>8</w:t>
      </w:r>
      <w:r w:rsidRPr="00800298">
        <w:rPr>
          <w:noProof/>
        </w:rPr>
        <w:t>(2). https://doi.org/10.1177/2158244018784986</w:t>
      </w:r>
    </w:p>
    <w:p w14:paraId="31981076" w14:textId="77777777" w:rsidR="00800298" w:rsidRPr="00800298" w:rsidRDefault="00800298" w:rsidP="00800298">
      <w:pPr>
        <w:widowControl w:val="0"/>
        <w:autoSpaceDE w:val="0"/>
        <w:autoSpaceDN w:val="0"/>
        <w:adjustRightInd w:val="0"/>
        <w:ind w:left="480" w:hanging="480"/>
        <w:jc w:val="both"/>
        <w:rPr>
          <w:noProof/>
        </w:rPr>
      </w:pPr>
      <w:r w:rsidRPr="00800298">
        <w:rPr>
          <w:noProof/>
        </w:rPr>
        <w:t xml:space="preserve">Yu, R. P., &amp; Oh, Y. W. (2018). Social media and expressive citizenship: Understanding the relationships between social and entertainment expression on Facebook and political participation. </w:t>
      </w:r>
      <w:r w:rsidRPr="00800298">
        <w:rPr>
          <w:i/>
          <w:iCs/>
          <w:noProof/>
        </w:rPr>
        <w:t>Telematics and Informatics</w:t>
      </w:r>
      <w:r w:rsidRPr="00800298">
        <w:rPr>
          <w:noProof/>
        </w:rPr>
        <w:t xml:space="preserve">, </w:t>
      </w:r>
      <w:r w:rsidRPr="00800298">
        <w:rPr>
          <w:i/>
          <w:iCs/>
          <w:noProof/>
        </w:rPr>
        <w:t>35</w:t>
      </w:r>
      <w:r w:rsidRPr="00800298">
        <w:rPr>
          <w:noProof/>
        </w:rPr>
        <w:t>(8), 2299–2311. https://doi.org/10.1016/j.tele.2018.09.010</w:t>
      </w:r>
    </w:p>
    <w:p w14:paraId="31BC3C9C" w14:textId="77777777" w:rsidR="00800298" w:rsidRPr="00800298" w:rsidRDefault="00800298" w:rsidP="00800298">
      <w:pPr>
        <w:widowControl w:val="0"/>
        <w:autoSpaceDE w:val="0"/>
        <w:autoSpaceDN w:val="0"/>
        <w:adjustRightInd w:val="0"/>
        <w:ind w:left="480" w:hanging="480"/>
        <w:jc w:val="both"/>
        <w:rPr>
          <w:noProof/>
        </w:rPr>
      </w:pPr>
      <w:r w:rsidRPr="00800298">
        <w:rPr>
          <w:noProof/>
        </w:rPr>
        <w:t xml:space="preserve">Zhuravskaya, E., Petrova, M., &amp; Enikolopov, R. (2020). Political effects of the internet and social media. </w:t>
      </w:r>
      <w:r w:rsidRPr="00800298">
        <w:rPr>
          <w:i/>
          <w:iCs/>
          <w:noProof/>
        </w:rPr>
        <w:t>Annual Review of Economics</w:t>
      </w:r>
      <w:r w:rsidRPr="00800298">
        <w:rPr>
          <w:noProof/>
        </w:rPr>
        <w:t xml:space="preserve">, </w:t>
      </w:r>
      <w:r w:rsidRPr="00800298">
        <w:rPr>
          <w:i/>
          <w:iCs/>
          <w:noProof/>
        </w:rPr>
        <w:t>12</w:t>
      </w:r>
      <w:r w:rsidRPr="00800298">
        <w:rPr>
          <w:noProof/>
        </w:rPr>
        <w:t>, 415–438. https://doi.org/10.1146/annurev-economics-081919-050239</w:t>
      </w:r>
    </w:p>
    <w:p w14:paraId="17C52E7B" w14:textId="77777777" w:rsidR="00FB132E" w:rsidRDefault="00FB132E" w:rsidP="00800298">
      <w:pPr>
        <w:jc w:val="both"/>
        <w:rPr>
          <w:b/>
        </w:rPr>
      </w:pPr>
      <w:r>
        <w:rPr>
          <w:b/>
        </w:rPr>
        <w:fldChar w:fldCharType="end"/>
      </w:r>
    </w:p>
    <w:p w14:paraId="0294E44D" w14:textId="77777777" w:rsidR="004D5435" w:rsidRDefault="004D5435" w:rsidP="00FB132E">
      <w:pPr>
        <w:jc w:val="both"/>
      </w:pPr>
    </w:p>
    <w:sectPr w:rsidR="004D5435">
      <w:headerReference w:type="even" r:id="rId11"/>
      <w:headerReference w:type="default" r:id="rId12"/>
      <w:footerReference w:type="default" r:id="rId13"/>
      <w:headerReference w:type="first" r:id="rId14"/>
      <w:footerReference w:type="first" r:id="rId15"/>
      <w:pgSz w:w="11906" w:h="16838"/>
      <w:pgMar w:top="1417" w:right="720" w:bottom="1077" w:left="720" w:header="1020" w:footer="340" w:gutter="0"/>
      <w:pgNumType w:start="1"/>
      <w:cols w:space="720"/>
      <w:titlePg/>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crosoft Office User" w:date="2024-07-21T15:56:00Z" w:initials="MOU">
    <w:p w14:paraId="2B92FC4C" w14:textId="77777777" w:rsidR="00814A2A" w:rsidRDefault="00814A2A">
      <w:pPr>
        <w:pStyle w:val="CommentText"/>
      </w:pPr>
      <w:r>
        <w:rPr>
          <w:rStyle w:val="CommentReference"/>
        </w:rPr>
        <w:annotationRef/>
      </w:r>
      <w:r>
        <w:t xml:space="preserve">No number for authors from same affiliation </w:t>
      </w:r>
    </w:p>
    <w:p w14:paraId="47BC317D" w14:textId="77777777" w:rsidR="00814A2A" w:rsidRDefault="00814A2A">
      <w:pPr>
        <w:pStyle w:val="CommentText"/>
      </w:pPr>
    </w:p>
    <w:p w14:paraId="4BDD198E" w14:textId="4801CC73" w:rsidR="00814A2A" w:rsidRDefault="00814A2A">
      <w:pPr>
        <w:pStyle w:val="CommentText"/>
      </w:pPr>
      <w:r>
        <w:t xml:space="preserve">Just use 1 affiliation and add postcode </w:t>
      </w:r>
    </w:p>
  </w:comment>
  <w:comment w:id="1" w:author="Microsoft Office User" w:date="2024-07-21T15:57:00Z" w:initials="MOU">
    <w:p w14:paraId="418A90A6" w14:textId="27E15D4C" w:rsidR="00814A2A" w:rsidRDefault="00814A2A">
      <w:pPr>
        <w:pStyle w:val="CommentText"/>
      </w:pPr>
      <w:r>
        <w:rPr>
          <w:rStyle w:val="CommentReference"/>
        </w:rPr>
        <w:annotationRef/>
      </w:r>
      <w:r>
        <w:t xml:space="preserve">The issue is not clear. Revise </w:t>
      </w:r>
    </w:p>
  </w:comment>
  <w:comment w:id="2" w:author="Microsoft Office User" w:date="2024-07-21T15:57:00Z" w:initials="MOU">
    <w:p w14:paraId="0BC50747" w14:textId="22D8975E" w:rsidR="00814A2A" w:rsidRDefault="00814A2A">
      <w:pPr>
        <w:pStyle w:val="CommentText"/>
      </w:pPr>
      <w:r>
        <w:rPr>
          <w:rStyle w:val="CommentReference"/>
        </w:rPr>
        <w:annotationRef/>
      </w:r>
      <w:r>
        <w:t>Add implication of the study</w:t>
      </w:r>
    </w:p>
  </w:comment>
  <w:comment w:id="3" w:author="Microsoft Office User" w:date="2024-07-21T15:57:00Z" w:initials="MOU">
    <w:p w14:paraId="6A33A572" w14:textId="2F8A0425" w:rsidR="00814A2A" w:rsidRDefault="00814A2A">
      <w:pPr>
        <w:pStyle w:val="CommentText"/>
      </w:pPr>
      <w:r>
        <w:rPr>
          <w:rStyle w:val="CommentReference"/>
        </w:rPr>
        <w:annotationRef/>
      </w:r>
      <w:r>
        <w:t>Use ;</w:t>
      </w:r>
    </w:p>
  </w:comment>
  <w:comment w:id="4" w:author="Microsoft Office User" w:date="2024-07-21T15:58:00Z" w:initials="MOU">
    <w:p w14:paraId="3C6E1C4A" w14:textId="77777777" w:rsidR="004D6FCC" w:rsidRDefault="004D6FCC" w:rsidP="004D6FCC">
      <w:pPr>
        <w:pStyle w:val="CommentText"/>
      </w:pPr>
      <w:r>
        <w:rPr>
          <w:rStyle w:val="CommentReference"/>
        </w:rPr>
        <w:annotationRef/>
      </w:r>
      <w:r>
        <w:t xml:space="preserve">3-5 paragraph only </w:t>
      </w:r>
    </w:p>
    <w:p w14:paraId="674015AD" w14:textId="77777777" w:rsidR="004D6FCC" w:rsidRDefault="004D6FCC" w:rsidP="004D6FCC">
      <w:pPr>
        <w:pStyle w:val="CommentText"/>
      </w:pPr>
    </w:p>
    <w:p w14:paraId="208C830A" w14:textId="77777777" w:rsidR="004D6FCC" w:rsidRDefault="004D6FCC" w:rsidP="004D6FCC">
      <w:pPr>
        <w:pStyle w:val="CommentText"/>
      </w:pPr>
      <w:r>
        <w:t xml:space="preserve">At the end of paragraph mention the objective of the study </w:t>
      </w:r>
    </w:p>
  </w:comment>
  <w:comment w:id="5" w:author="Microsoft Office User" w:date="2024-07-21T15:58:00Z" w:initials="MOU">
    <w:p w14:paraId="6E9F9CF8" w14:textId="7E54CBB0" w:rsidR="00814A2A" w:rsidRDefault="00814A2A">
      <w:pPr>
        <w:pStyle w:val="CommentText"/>
      </w:pPr>
      <w:r>
        <w:rPr>
          <w:rStyle w:val="CommentReference"/>
        </w:rPr>
        <w:annotationRef/>
      </w:r>
      <w:r>
        <w:t xml:space="preserve">This is SLR paper so the structure should be </w:t>
      </w:r>
    </w:p>
    <w:p w14:paraId="105A5685" w14:textId="77777777" w:rsidR="00814A2A" w:rsidRDefault="00814A2A">
      <w:pPr>
        <w:pStyle w:val="CommentText"/>
      </w:pPr>
    </w:p>
    <w:p w14:paraId="0214CC60" w14:textId="09ED7B07" w:rsidR="00814A2A" w:rsidRDefault="00814A2A">
      <w:pPr>
        <w:pStyle w:val="CommentText"/>
      </w:pPr>
      <w:r>
        <w:t xml:space="preserve">Introduction, Methodology, findings and discussion and conclusion. Please revise </w:t>
      </w:r>
    </w:p>
    <w:p w14:paraId="02B202E1" w14:textId="77777777" w:rsidR="00814A2A" w:rsidRDefault="00814A2A">
      <w:pPr>
        <w:pStyle w:val="CommentText"/>
      </w:pPr>
    </w:p>
    <w:p w14:paraId="419E513A" w14:textId="7C55CD4D" w:rsidR="00814A2A" w:rsidRDefault="00814A2A">
      <w:pPr>
        <w:pStyle w:val="CommentText"/>
      </w:pPr>
      <w:r>
        <w:t xml:space="preserve">Use number 1,2,3 for every each themes </w:t>
      </w:r>
    </w:p>
  </w:comment>
  <w:comment w:id="6" w:author="Microsoft Office User" w:date="2024-07-21T16:00:00Z" w:initials="MOU">
    <w:p w14:paraId="2EFCA6A4" w14:textId="77777777" w:rsidR="00814A2A" w:rsidRDefault="00814A2A">
      <w:pPr>
        <w:pStyle w:val="CommentText"/>
      </w:pPr>
      <w:r>
        <w:rPr>
          <w:rStyle w:val="CommentReference"/>
        </w:rPr>
        <w:annotationRef/>
      </w:r>
      <w:r>
        <w:t xml:space="preserve">How the data analysis? </w:t>
      </w:r>
    </w:p>
    <w:p w14:paraId="480129E0" w14:textId="77777777" w:rsidR="00814A2A" w:rsidRDefault="00814A2A">
      <w:pPr>
        <w:pStyle w:val="CommentText"/>
      </w:pPr>
    </w:p>
    <w:p w14:paraId="76956EB7" w14:textId="0A4A2A8D" w:rsidR="00814A2A" w:rsidRDefault="00814A2A">
      <w:pPr>
        <w:pStyle w:val="CommentText"/>
      </w:pPr>
      <w:r>
        <w:t xml:space="preserve">Explain the details. Refer to the SLR paper on how method should be written </w:t>
      </w:r>
    </w:p>
  </w:comment>
  <w:comment w:id="8" w:author="Microsoft Office User" w:date="2024-07-21T16:01:00Z" w:initials="MOU">
    <w:p w14:paraId="58F4FF06" w14:textId="0920B1F2" w:rsidR="00814A2A" w:rsidRDefault="00814A2A">
      <w:pPr>
        <w:pStyle w:val="CommentText"/>
      </w:pPr>
      <w:r>
        <w:rPr>
          <w:rStyle w:val="CommentReference"/>
        </w:rPr>
        <w:annotationRef/>
      </w:r>
      <w:r>
        <w:t>Check the format of APA 7</w:t>
      </w:r>
      <w:r w:rsidRPr="00814A2A">
        <w:rPr>
          <w:vertAlign w:val="superscript"/>
        </w:rPr>
        <w:t>th</w:t>
      </w:r>
      <w:r>
        <w:t xml:space="preserve"> edition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BDD198E" w15:done="0"/>
  <w15:commentEx w15:paraId="418A90A6" w15:done="0"/>
  <w15:commentEx w15:paraId="0BC50747" w15:done="0"/>
  <w15:commentEx w15:paraId="6A33A572" w15:done="0"/>
  <w15:commentEx w15:paraId="208C830A" w15:done="0"/>
  <w15:commentEx w15:paraId="419E513A" w15:done="0"/>
  <w15:commentEx w15:paraId="76956EB7" w15:done="0"/>
  <w15:commentEx w15:paraId="58F4FF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8176F3B" w16cex:dateUtc="2024-07-21T07:56:00Z"/>
  <w16cex:commentExtensible w16cex:durableId="0A67DE44" w16cex:dateUtc="2024-07-21T07:57:00Z"/>
  <w16cex:commentExtensible w16cex:durableId="5D7DBFA7" w16cex:dateUtc="2024-07-21T07:57:00Z"/>
  <w16cex:commentExtensible w16cex:durableId="2D6E9C19" w16cex:dateUtc="2024-07-21T07:57:00Z"/>
  <w16cex:commentExtensible w16cex:durableId="3D051E37" w16cex:dateUtc="2024-07-21T07:58:00Z"/>
  <w16cex:commentExtensible w16cex:durableId="3FD238DC" w16cex:dateUtc="2024-07-21T07:58:00Z"/>
  <w16cex:commentExtensible w16cex:durableId="4943881B" w16cex:dateUtc="2024-07-21T08:00:00Z"/>
  <w16cex:commentExtensible w16cex:durableId="716ABC11" w16cex:dateUtc="2024-07-21T08: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DD198E" w16cid:durableId="18176F3B"/>
  <w16cid:commentId w16cid:paraId="418A90A6" w16cid:durableId="0A67DE44"/>
  <w16cid:commentId w16cid:paraId="0BC50747" w16cid:durableId="5D7DBFA7"/>
  <w16cid:commentId w16cid:paraId="6A33A572" w16cid:durableId="2D6E9C19"/>
  <w16cid:commentId w16cid:paraId="5CCDBF6E" w16cid:durableId="3D051E37"/>
  <w16cid:commentId w16cid:paraId="419E513A" w16cid:durableId="3FD238DC"/>
  <w16cid:commentId w16cid:paraId="76956EB7" w16cid:durableId="4943881B"/>
  <w16cid:commentId w16cid:paraId="58F4FF06" w16cid:durableId="716ABC11"/>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28C299" w14:textId="77777777" w:rsidR="00F61B44" w:rsidRDefault="00F61B44">
      <w:r>
        <w:separator/>
      </w:r>
    </w:p>
  </w:endnote>
  <w:endnote w:type="continuationSeparator" w:id="0">
    <w:p w14:paraId="6CB5AB5B" w14:textId="77777777" w:rsidR="00F61B44" w:rsidRDefault="00F61B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6A7A01" w14:textId="77777777" w:rsidR="004D5435" w:rsidRDefault="004D5435">
    <w:pPr>
      <w:pBdr>
        <w:top w:val="nil"/>
        <w:left w:val="nil"/>
        <w:bottom w:val="nil"/>
        <w:right w:val="nil"/>
        <w:between w:val="nil"/>
      </w:pBdr>
      <w:tabs>
        <w:tab w:val="center" w:pos="4153"/>
        <w:tab w:val="right" w:pos="8306"/>
      </w:tabs>
      <w:rPr>
        <w:color w:val="00000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F4C6F3" w14:textId="77777777" w:rsidR="004D5435" w:rsidRDefault="004D5435">
    <w:pPr>
      <w:pBdr>
        <w:top w:val="single" w:sz="4" w:space="0" w:color="000000"/>
        <w:left w:val="nil"/>
        <w:bottom w:val="nil"/>
        <w:right w:val="nil"/>
        <w:between w:val="nil"/>
      </w:pBdr>
      <w:tabs>
        <w:tab w:val="right" w:pos="8845"/>
      </w:tabs>
      <w:spacing w:before="480" w:line="100" w:lineRule="auto"/>
      <w:rPr>
        <w:rFonts w:ascii="Palatino Linotype" w:eastAsia="Palatino Linotype" w:hAnsi="Palatino Linotype" w:cs="Palatino Linotype"/>
        <w:i/>
        <w:color w:val="000000"/>
        <w:sz w:val="16"/>
        <w:szCs w:val="16"/>
      </w:rPr>
    </w:pPr>
  </w:p>
  <w:p w14:paraId="7F81150A" w14:textId="77777777" w:rsidR="004D5435" w:rsidRDefault="0013463F">
    <w:pPr>
      <w:pBdr>
        <w:top w:val="nil"/>
        <w:left w:val="nil"/>
        <w:bottom w:val="nil"/>
        <w:right w:val="nil"/>
        <w:between w:val="nil"/>
      </w:pBdr>
      <w:tabs>
        <w:tab w:val="right" w:pos="8845"/>
        <w:tab w:val="right" w:pos="10466"/>
      </w:tabs>
      <w:jc w:val="both"/>
      <w:rPr>
        <w:rFonts w:ascii="Palatino Linotype" w:eastAsia="Palatino Linotype" w:hAnsi="Palatino Linotype" w:cs="Palatino Linotype"/>
        <w:color w:val="000000"/>
        <w:sz w:val="16"/>
        <w:szCs w:val="16"/>
      </w:rPr>
    </w:pPr>
    <w:r>
      <w:rPr>
        <w:rFonts w:ascii="Palatino Linotype" w:eastAsia="Palatino Linotype" w:hAnsi="Palatino Linotype" w:cs="Palatino Linotype"/>
        <w:i/>
        <w:color w:val="000000"/>
        <w:sz w:val="16"/>
        <w:szCs w:val="16"/>
      </w:rPr>
      <w:t>e-</w:t>
    </w:r>
    <w:proofErr w:type="spellStart"/>
    <w:r>
      <w:rPr>
        <w:rFonts w:ascii="Palatino Linotype" w:eastAsia="Palatino Linotype" w:hAnsi="Palatino Linotype" w:cs="Palatino Linotype"/>
        <w:i/>
        <w:color w:val="000000"/>
        <w:sz w:val="16"/>
        <w:szCs w:val="16"/>
      </w:rPr>
      <w:t>Bangi</w:t>
    </w:r>
    <w:proofErr w:type="spellEnd"/>
    <w:r>
      <w:rPr>
        <w:rFonts w:ascii="Palatino Linotype" w:eastAsia="Palatino Linotype" w:hAnsi="Palatino Linotype" w:cs="Palatino Linotype"/>
        <w:i/>
        <w:color w:val="000000"/>
        <w:sz w:val="16"/>
        <w:szCs w:val="16"/>
      </w:rPr>
      <w:t>: Journal of Social Sciences &amp; Humanities</w:t>
    </w:r>
    <w:r>
      <w:rPr>
        <w:rFonts w:ascii="Palatino Linotype" w:eastAsia="Palatino Linotype" w:hAnsi="Palatino Linotype" w:cs="Palatino Linotype"/>
        <w:color w:val="000000"/>
        <w:sz w:val="16"/>
        <w:szCs w:val="16"/>
      </w:rPr>
      <w:tab/>
      <w:t>https://ejournal.ukm.my/ebangi</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3079B6" w14:textId="77777777" w:rsidR="00F61B44" w:rsidRDefault="00F61B44">
      <w:r>
        <w:separator/>
      </w:r>
    </w:p>
  </w:footnote>
  <w:footnote w:type="continuationSeparator" w:id="0">
    <w:p w14:paraId="3C8F9189" w14:textId="77777777" w:rsidR="00F61B44" w:rsidRDefault="00F61B4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81911E" w14:textId="77777777" w:rsidR="004D5435" w:rsidRDefault="004D5435">
    <w:pPr>
      <w:pBdr>
        <w:top w:val="nil"/>
        <w:left w:val="nil"/>
        <w:bottom w:val="none" w:sz="0" w:space="0" w:color="000000"/>
        <w:right w:val="nil"/>
        <w:between w:val="nil"/>
      </w:pBdr>
      <w:tabs>
        <w:tab w:val="center" w:pos="4153"/>
        <w:tab w:val="right" w:pos="8306"/>
      </w:tabs>
      <w:jc w:val="center"/>
      <w:rPr>
        <w:color w:val="00000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DE3165" w14:textId="1A1341BB" w:rsidR="004D5435" w:rsidRDefault="0013463F">
    <w:pPr>
      <w:tabs>
        <w:tab w:val="right" w:pos="10466"/>
      </w:tabs>
      <w:rPr>
        <w:sz w:val="16"/>
        <w:szCs w:val="16"/>
      </w:rPr>
    </w:pPr>
    <w:r>
      <w:rPr>
        <w:i/>
        <w:sz w:val="16"/>
        <w:szCs w:val="16"/>
      </w:rPr>
      <w:t>e-</w:t>
    </w:r>
    <w:proofErr w:type="spellStart"/>
    <w:r>
      <w:rPr>
        <w:i/>
        <w:sz w:val="16"/>
        <w:szCs w:val="16"/>
      </w:rPr>
      <w:t>Bangi</w:t>
    </w:r>
    <w:proofErr w:type="spellEnd"/>
    <w:r>
      <w:rPr>
        <w:i/>
        <w:sz w:val="16"/>
        <w:szCs w:val="16"/>
      </w:rPr>
      <w:t>: Journal of Social Sciences &amp; Humanities</w:t>
    </w:r>
    <w:r>
      <w:rPr>
        <w:sz w:val="16"/>
        <w:szCs w:val="16"/>
      </w:rPr>
      <w:tab/>
    </w:r>
    <w:r>
      <w:rPr>
        <w:sz w:val="16"/>
        <w:szCs w:val="16"/>
      </w:rPr>
      <w:fldChar w:fldCharType="begin"/>
    </w:r>
    <w:r>
      <w:rPr>
        <w:sz w:val="16"/>
        <w:szCs w:val="16"/>
      </w:rPr>
      <w:instrText>PAGE</w:instrText>
    </w:r>
    <w:r>
      <w:rPr>
        <w:sz w:val="16"/>
        <w:szCs w:val="16"/>
      </w:rPr>
      <w:fldChar w:fldCharType="separate"/>
    </w:r>
    <w:r w:rsidR="00C275D6">
      <w:rPr>
        <w:noProof/>
        <w:sz w:val="16"/>
        <w:szCs w:val="16"/>
      </w:rPr>
      <w:t>3</w:t>
    </w:r>
    <w:r>
      <w:rPr>
        <w:sz w:val="16"/>
        <w:szCs w:val="16"/>
      </w:rPr>
      <w:fldChar w:fldCharType="end"/>
    </w:r>
  </w:p>
  <w:p w14:paraId="7619D4FE" w14:textId="77777777" w:rsidR="004D5435" w:rsidRDefault="004D5435">
    <w:pPr>
      <w:pBdr>
        <w:bottom w:val="single" w:sz="4" w:space="1" w:color="000000"/>
      </w:pBdr>
      <w:tabs>
        <w:tab w:val="right" w:pos="8844"/>
      </w:tabs>
      <w:spacing w:after="480" w:line="100" w:lineRule="auto"/>
      <w:rPr>
        <w:sz w:val="16"/>
        <w:szCs w:val="16"/>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DEB014" w14:textId="77777777" w:rsidR="004D5435" w:rsidRDefault="004D5435">
    <w:pPr>
      <w:widowControl w:val="0"/>
      <w:pBdr>
        <w:top w:val="nil"/>
        <w:left w:val="nil"/>
        <w:bottom w:val="nil"/>
        <w:right w:val="nil"/>
        <w:between w:val="nil"/>
      </w:pBdr>
      <w:spacing w:line="276" w:lineRule="auto"/>
      <w:rPr>
        <w:color w:val="000000"/>
      </w:rPr>
    </w:pPr>
  </w:p>
  <w:tbl>
    <w:tblPr>
      <w:tblStyle w:val="a2"/>
      <w:tblW w:w="10423" w:type="dxa"/>
      <w:tblLayout w:type="fixed"/>
      <w:tblLook w:val="0400" w:firstRow="0" w:lastRow="0" w:firstColumn="0" w:lastColumn="0" w:noHBand="0" w:noVBand="1"/>
    </w:tblPr>
    <w:tblGrid>
      <w:gridCol w:w="4668"/>
      <w:gridCol w:w="5755"/>
    </w:tblGrid>
    <w:tr w:rsidR="004D5435" w14:paraId="09323A0D" w14:textId="77777777">
      <w:trPr>
        <w:trHeight w:val="536"/>
      </w:trPr>
      <w:tc>
        <w:tcPr>
          <w:tcW w:w="4668" w:type="dxa"/>
          <w:shd w:val="clear" w:color="auto" w:fill="auto"/>
        </w:tcPr>
        <w:p w14:paraId="6E15B4CC" w14:textId="77777777" w:rsidR="004D5435" w:rsidRDefault="004D5435">
          <w:pPr>
            <w:pBdr>
              <w:top w:val="nil"/>
              <w:left w:val="nil"/>
              <w:bottom w:val="none" w:sz="0" w:space="0" w:color="000000"/>
              <w:right w:val="nil"/>
              <w:between w:val="nil"/>
            </w:pBdr>
            <w:tabs>
              <w:tab w:val="center" w:pos="4153"/>
              <w:tab w:val="right" w:pos="8306"/>
            </w:tabs>
            <w:rPr>
              <w:b/>
              <w:color w:val="000000"/>
            </w:rPr>
          </w:pPr>
        </w:p>
      </w:tc>
      <w:tc>
        <w:tcPr>
          <w:tcW w:w="5755" w:type="dxa"/>
          <w:shd w:val="clear" w:color="auto" w:fill="auto"/>
          <w:vAlign w:val="center"/>
        </w:tcPr>
        <w:p w14:paraId="51C5E587" w14:textId="77777777" w:rsidR="004D5435" w:rsidRDefault="004D5435">
          <w:pPr>
            <w:pBdr>
              <w:top w:val="nil"/>
              <w:left w:val="nil"/>
              <w:bottom w:val="none" w:sz="0" w:space="0" w:color="000000"/>
              <w:right w:val="nil"/>
              <w:between w:val="nil"/>
            </w:pBdr>
            <w:tabs>
              <w:tab w:val="center" w:pos="4153"/>
              <w:tab w:val="right" w:pos="8306"/>
            </w:tabs>
            <w:jc w:val="center"/>
            <w:rPr>
              <w:color w:val="FFFFFF"/>
              <w:sz w:val="20"/>
              <w:szCs w:val="20"/>
            </w:rPr>
          </w:pPr>
        </w:p>
        <w:p w14:paraId="300349C8" w14:textId="77777777" w:rsidR="004D5435" w:rsidRDefault="0013463F">
          <w:pPr>
            <w:pBdr>
              <w:top w:val="nil"/>
              <w:left w:val="nil"/>
              <w:bottom w:val="none" w:sz="0" w:space="0" w:color="000000"/>
              <w:right w:val="nil"/>
              <w:between w:val="nil"/>
            </w:pBdr>
            <w:tabs>
              <w:tab w:val="center" w:pos="4153"/>
              <w:tab w:val="right" w:pos="8306"/>
            </w:tabs>
            <w:jc w:val="right"/>
            <w:rPr>
              <w:b/>
              <w:color w:val="FFFFFF"/>
              <w:sz w:val="20"/>
              <w:szCs w:val="20"/>
            </w:rPr>
          </w:pPr>
          <w:r>
            <w:rPr>
              <w:color w:val="FFFFFF"/>
              <w:sz w:val="20"/>
              <w:szCs w:val="20"/>
            </w:rPr>
            <w:t>ISSN: 1823-884x</w:t>
          </w:r>
        </w:p>
      </w:tc>
    </w:tr>
  </w:tbl>
  <w:p w14:paraId="66E9C7A2" w14:textId="77777777" w:rsidR="004D5435" w:rsidRDefault="0013463F">
    <w:pPr>
      <w:pBdr>
        <w:bottom w:val="single" w:sz="4" w:space="0" w:color="000000"/>
      </w:pBdr>
      <w:spacing w:line="100" w:lineRule="auto"/>
    </w:pPr>
    <w:r>
      <w:rPr>
        <w:noProof/>
        <w:lang w:val="en-US" w:eastAsia="en-US"/>
      </w:rPr>
      <w:drawing>
        <wp:anchor distT="0" distB="0" distL="114300" distR="114300" simplePos="0" relativeHeight="251658240" behindDoc="0" locked="0" layoutInCell="1" hidden="0" allowOverlap="1" wp14:anchorId="79EB1782" wp14:editId="4AF1E005">
          <wp:simplePos x="0" y="0"/>
          <wp:positionH relativeFrom="column">
            <wp:posOffset>-2043429</wp:posOffset>
          </wp:positionH>
          <wp:positionV relativeFrom="paragraph">
            <wp:posOffset>-432148</wp:posOffset>
          </wp:positionV>
          <wp:extent cx="4309110" cy="398780"/>
          <wp:effectExtent l="0" t="0" r="0" b="0"/>
          <wp:wrapNone/>
          <wp:docPr id="1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r="26738" b="12644"/>
                  <a:stretch>
                    <a:fillRect/>
                  </a:stretch>
                </pic:blipFill>
                <pic:spPr>
                  <a:xfrm>
                    <a:off x="0" y="0"/>
                    <a:ext cx="4309110" cy="398780"/>
                  </a:xfrm>
                  <a:prstGeom prst="rect">
                    <a:avLst/>
                  </a:prstGeom>
                  <a:ln/>
                </pic:spPr>
              </pic:pic>
            </a:graphicData>
          </a:graphic>
        </wp:anchor>
      </w:drawing>
    </w:r>
  </w:p>
  <w:p w14:paraId="319C738F" w14:textId="77777777" w:rsidR="004D5435" w:rsidRDefault="0013463F">
    <w:pPr>
      <w:pBdr>
        <w:top w:val="nil"/>
        <w:left w:val="nil"/>
        <w:bottom w:val="nil"/>
        <w:right w:val="nil"/>
        <w:between w:val="nil"/>
      </w:pBdr>
      <w:spacing w:before="40"/>
      <w:jc w:val="right"/>
      <w:rPr>
        <w:rFonts w:ascii="Times" w:eastAsia="Times" w:hAnsi="Times" w:cs="Times"/>
        <w:i/>
        <w:color w:val="FFFFFF"/>
        <w:sz w:val="20"/>
        <w:szCs w:val="20"/>
      </w:rPr>
    </w:pPr>
    <w:r>
      <w:rPr>
        <w:rFonts w:ascii="Times" w:eastAsia="Times" w:hAnsi="Times" w:cs="Times"/>
        <w:i/>
        <w:color w:val="FFFFFF"/>
        <w:sz w:val="20"/>
        <w:szCs w:val="20"/>
      </w:rPr>
      <w:t>Volume X, Issue X, DOI:</w:t>
    </w:r>
  </w:p>
  <w:p w14:paraId="5A0A0964" w14:textId="77777777" w:rsidR="004D5435" w:rsidRDefault="0013463F">
    <w:pPr>
      <w:pBdr>
        <w:top w:val="nil"/>
        <w:left w:val="nil"/>
        <w:bottom w:val="nil"/>
        <w:right w:val="nil"/>
        <w:between w:val="nil"/>
      </w:pBdr>
      <w:jc w:val="right"/>
      <w:rPr>
        <w:rFonts w:ascii="Times" w:eastAsia="Times" w:hAnsi="Times" w:cs="Times"/>
        <w:i/>
        <w:color w:val="FFFFFF"/>
        <w:sz w:val="20"/>
        <w:szCs w:val="20"/>
      </w:rPr>
    </w:pPr>
    <w:r>
      <w:rPr>
        <w:rFonts w:ascii="Times" w:eastAsia="Times" w:hAnsi="Times" w:cs="Times"/>
        <w:i/>
        <w:color w:val="FFFFFF"/>
        <w:sz w:val="20"/>
        <w:szCs w:val="20"/>
      </w:rPr>
      <w:t>Received: date</w:t>
    </w:r>
  </w:p>
  <w:p w14:paraId="4E17365E" w14:textId="77777777" w:rsidR="004D5435" w:rsidRDefault="0013463F">
    <w:pPr>
      <w:pBdr>
        <w:top w:val="nil"/>
        <w:left w:val="nil"/>
        <w:bottom w:val="nil"/>
        <w:right w:val="nil"/>
        <w:between w:val="nil"/>
      </w:pBdr>
      <w:jc w:val="right"/>
      <w:rPr>
        <w:rFonts w:ascii="Times" w:eastAsia="Times" w:hAnsi="Times" w:cs="Times"/>
        <w:i/>
        <w:color w:val="FFFFFF"/>
        <w:sz w:val="20"/>
        <w:szCs w:val="20"/>
      </w:rPr>
    </w:pPr>
    <w:r>
      <w:rPr>
        <w:rFonts w:ascii="Times" w:eastAsia="Times" w:hAnsi="Times" w:cs="Times"/>
        <w:i/>
        <w:color w:val="FFFFFF"/>
        <w:sz w:val="20"/>
        <w:szCs w:val="20"/>
      </w:rPr>
      <w:t>Accepted: date</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E483143"/>
    <w:multiLevelType w:val="hybridMultilevel"/>
    <w:tmpl w:val="5AF28B92"/>
    <w:lvl w:ilvl="0" w:tplc="16BEBA5E">
      <w:start w:val="1"/>
      <w:numFmt w:val="decimal"/>
      <w:lvlText w:val="%1."/>
      <w:lvlJc w:val="left"/>
      <w:pPr>
        <w:ind w:left="720" w:hanging="360"/>
      </w:pPr>
      <w:rPr>
        <w:rFonts w:eastAsia="Cambr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0973A05"/>
    <w:multiLevelType w:val="hybridMultilevel"/>
    <w:tmpl w:val="3446EA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8EB27AE"/>
    <w:multiLevelType w:val="multilevel"/>
    <w:tmpl w:val="CB2CECFA"/>
    <w:lvl w:ilvl="0">
      <w:start w:val="1"/>
      <w:numFmt w:val="decimal"/>
      <w:pStyle w:val="MDPI37itemiz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num>
  <w:num w:numId="1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435"/>
    <w:rsid w:val="0000435A"/>
    <w:rsid w:val="00005B31"/>
    <w:rsid w:val="00006887"/>
    <w:rsid w:val="000135CD"/>
    <w:rsid w:val="000200AA"/>
    <w:rsid w:val="0002666A"/>
    <w:rsid w:val="000330C0"/>
    <w:rsid w:val="00033B0C"/>
    <w:rsid w:val="000435DF"/>
    <w:rsid w:val="00053E6A"/>
    <w:rsid w:val="00055C7D"/>
    <w:rsid w:val="00062106"/>
    <w:rsid w:val="00062BDC"/>
    <w:rsid w:val="00081D56"/>
    <w:rsid w:val="000934E8"/>
    <w:rsid w:val="00097554"/>
    <w:rsid w:val="000E12D7"/>
    <w:rsid w:val="000E2950"/>
    <w:rsid w:val="00105CFF"/>
    <w:rsid w:val="00121B2C"/>
    <w:rsid w:val="00122AB3"/>
    <w:rsid w:val="0012586D"/>
    <w:rsid w:val="0013463F"/>
    <w:rsid w:val="00134815"/>
    <w:rsid w:val="001410D4"/>
    <w:rsid w:val="0014126C"/>
    <w:rsid w:val="001452BF"/>
    <w:rsid w:val="00161F79"/>
    <w:rsid w:val="00170790"/>
    <w:rsid w:val="001718CC"/>
    <w:rsid w:val="00172744"/>
    <w:rsid w:val="00186395"/>
    <w:rsid w:val="00190476"/>
    <w:rsid w:val="00197DF0"/>
    <w:rsid w:val="001A2506"/>
    <w:rsid w:val="001B33B5"/>
    <w:rsid w:val="001C1DEB"/>
    <w:rsid w:val="001E1A5C"/>
    <w:rsid w:val="00203DD1"/>
    <w:rsid w:val="002067F3"/>
    <w:rsid w:val="0023752A"/>
    <w:rsid w:val="00244910"/>
    <w:rsid w:val="002810EA"/>
    <w:rsid w:val="00283B1A"/>
    <w:rsid w:val="00293208"/>
    <w:rsid w:val="002A1DBE"/>
    <w:rsid w:val="002A4238"/>
    <w:rsid w:val="002B78A9"/>
    <w:rsid w:val="002C3212"/>
    <w:rsid w:val="002C3A2C"/>
    <w:rsid w:val="002C3B2D"/>
    <w:rsid w:val="002D47B7"/>
    <w:rsid w:val="002E223E"/>
    <w:rsid w:val="002E6529"/>
    <w:rsid w:val="002F08EF"/>
    <w:rsid w:val="002F23E9"/>
    <w:rsid w:val="002F47C1"/>
    <w:rsid w:val="00303D59"/>
    <w:rsid w:val="00310390"/>
    <w:rsid w:val="0031050D"/>
    <w:rsid w:val="00313A8E"/>
    <w:rsid w:val="00317FBB"/>
    <w:rsid w:val="00333B72"/>
    <w:rsid w:val="00334E54"/>
    <w:rsid w:val="00337B31"/>
    <w:rsid w:val="00343F15"/>
    <w:rsid w:val="00347AFF"/>
    <w:rsid w:val="003569C2"/>
    <w:rsid w:val="003756BB"/>
    <w:rsid w:val="003826DB"/>
    <w:rsid w:val="003B0F1D"/>
    <w:rsid w:val="003B4D45"/>
    <w:rsid w:val="003C499A"/>
    <w:rsid w:val="003D5646"/>
    <w:rsid w:val="00406717"/>
    <w:rsid w:val="004107B8"/>
    <w:rsid w:val="004453D2"/>
    <w:rsid w:val="0045341F"/>
    <w:rsid w:val="00465C15"/>
    <w:rsid w:val="004807CC"/>
    <w:rsid w:val="00491926"/>
    <w:rsid w:val="00492AA8"/>
    <w:rsid w:val="004A5448"/>
    <w:rsid w:val="004B46FF"/>
    <w:rsid w:val="004D5435"/>
    <w:rsid w:val="004D5F9E"/>
    <w:rsid w:val="004D6FCC"/>
    <w:rsid w:val="004E5A9A"/>
    <w:rsid w:val="004E69BC"/>
    <w:rsid w:val="004E6E14"/>
    <w:rsid w:val="0050455F"/>
    <w:rsid w:val="00507637"/>
    <w:rsid w:val="005172BA"/>
    <w:rsid w:val="0052520F"/>
    <w:rsid w:val="005440DC"/>
    <w:rsid w:val="00555E81"/>
    <w:rsid w:val="005615A2"/>
    <w:rsid w:val="00566024"/>
    <w:rsid w:val="00574027"/>
    <w:rsid w:val="005740E2"/>
    <w:rsid w:val="00590DC5"/>
    <w:rsid w:val="0059737A"/>
    <w:rsid w:val="005A33C6"/>
    <w:rsid w:val="005C270F"/>
    <w:rsid w:val="005C47A9"/>
    <w:rsid w:val="005C6C89"/>
    <w:rsid w:val="005D4022"/>
    <w:rsid w:val="005E013F"/>
    <w:rsid w:val="005E6C25"/>
    <w:rsid w:val="005F54A0"/>
    <w:rsid w:val="005F7B98"/>
    <w:rsid w:val="0061142D"/>
    <w:rsid w:val="00615D3C"/>
    <w:rsid w:val="006303A2"/>
    <w:rsid w:val="006405FD"/>
    <w:rsid w:val="00641A3B"/>
    <w:rsid w:val="00653DA1"/>
    <w:rsid w:val="00657807"/>
    <w:rsid w:val="00663E88"/>
    <w:rsid w:val="006649AC"/>
    <w:rsid w:val="006712CD"/>
    <w:rsid w:val="00672D36"/>
    <w:rsid w:val="00680124"/>
    <w:rsid w:val="0068168F"/>
    <w:rsid w:val="00684856"/>
    <w:rsid w:val="00687227"/>
    <w:rsid w:val="00692AA8"/>
    <w:rsid w:val="006A1A90"/>
    <w:rsid w:val="006A2F52"/>
    <w:rsid w:val="006B0A68"/>
    <w:rsid w:val="006B46E5"/>
    <w:rsid w:val="006C1A6E"/>
    <w:rsid w:val="006D3306"/>
    <w:rsid w:val="006D4C02"/>
    <w:rsid w:val="006F6FA9"/>
    <w:rsid w:val="00712191"/>
    <w:rsid w:val="007136F1"/>
    <w:rsid w:val="00726904"/>
    <w:rsid w:val="00767CB3"/>
    <w:rsid w:val="00774969"/>
    <w:rsid w:val="007826EE"/>
    <w:rsid w:val="007872E5"/>
    <w:rsid w:val="007A1AE3"/>
    <w:rsid w:val="007D1AAD"/>
    <w:rsid w:val="007D746B"/>
    <w:rsid w:val="00800298"/>
    <w:rsid w:val="008021A3"/>
    <w:rsid w:val="00802735"/>
    <w:rsid w:val="00814A2A"/>
    <w:rsid w:val="00834436"/>
    <w:rsid w:val="00857F69"/>
    <w:rsid w:val="0089058F"/>
    <w:rsid w:val="008940A9"/>
    <w:rsid w:val="00895A79"/>
    <w:rsid w:val="00897F94"/>
    <w:rsid w:val="008A2172"/>
    <w:rsid w:val="008B0AAE"/>
    <w:rsid w:val="008B6299"/>
    <w:rsid w:val="008D262B"/>
    <w:rsid w:val="008E388C"/>
    <w:rsid w:val="008F0BD0"/>
    <w:rsid w:val="008F1177"/>
    <w:rsid w:val="009139A7"/>
    <w:rsid w:val="00920C6F"/>
    <w:rsid w:val="0095229A"/>
    <w:rsid w:val="009542DF"/>
    <w:rsid w:val="00955ACE"/>
    <w:rsid w:val="00967C0D"/>
    <w:rsid w:val="0097251F"/>
    <w:rsid w:val="009734FC"/>
    <w:rsid w:val="00984BB4"/>
    <w:rsid w:val="0098561A"/>
    <w:rsid w:val="009900DD"/>
    <w:rsid w:val="00996174"/>
    <w:rsid w:val="009B545C"/>
    <w:rsid w:val="009E0E0F"/>
    <w:rsid w:val="009F3D5E"/>
    <w:rsid w:val="00A03B49"/>
    <w:rsid w:val="00A14B49"/>
    <w:rsid w:val="00A23561"/>
    <w:rsid w:val="00A271CE"/>
    <w:rsid w:val="00A279A4"/>
    <w:rsid w:val="00A3739D"/>
    <w:rsid w:val="00A45C16"/>
    <w:rsid w:val="00A467AA"/>
    <w:rsid w:val="00A469B4"/>
    <w:rsid w:val="00A82C40"/>
    <w:rsid w:val="00AA70DA"/>
    <w:rsid w:val="00AA77CC"/>
    <w:rsid w:val="00AD2D28"/>
    <w:rsid w:val="00AD7452"/>
    <w:rsid w:val="00AE3F2C"/>
    <w:rsid w:val="00AE52E1"/>
    <w:rsid w:val="00AE6044"/>
    <w:rsid w:val="00AF1114"/>
    <w:rsid w:val="00AF4192"/>
    <w:rsid w:val="00AF67C2"/>
    <w:rsid w:val="00AF6D09"/>
    <w:rsid w:val="00B03A6A"/>
    <w:rsid w:val="00B04AB4"/>
    <w:rsid w:val="00B10BD5"/>
    <w:rsid w:val="00B130EC"/>
    <w:rsid w:val="00B335E4"/>
    <w:rsid w:val="00B36594"/>
    <w:rsid w:val="00B520A8"/>
    <w:rsid w:val="00B73B02"/>
    <w:rsid w:val="00B743CD"/>
    <w:rsid w:val="00B751A3"/>
    <w:rsid w:val="00C275D6"/>
    <w:rsid w:val="00C41B51"/>
    <w:rsid w:val="00C433B6"/>
    <w:rsid w:val="00C51E8A"/>
    <w:rsid w:val="00C72690"/>
    <w:rsid w:val="00C82DE4"/>
    <w:rsid w:val="00C9002E"/>
    <w:rsid w:val="00CA7BFA"/>
    <w:rsid w:val="00CB4FFC"/>
    <w:rsid w:val="00CC1D32"/>
    <w:rsid w:val="00CD73DF"/>
    <w:rsid w:val="00CF338B"/>
    <w:rsid w:val="00CF6A2D"/>
    <w:rsid w:val="00D14835"/>
    <w:rsid w:val="00D25BB1"/>
    <w:rsid w:val="00D500AA"/>
    <w:rsid w:val="00D55933"/>
    <w:rsid w:val="00D56891"/>
    <w:rsid w:val="00D61225"/>
    <w:rsid w:val="00D7364F"/>
    <w:rsid w:val="00D802A8"/>
    <w:rsid w:val="00D829B4"/>
    <w:rsid w:val="00D973FD"/>
    <w:rsid w:val="00DA3639"/>
    <w:rsid w:val="00DB11C4"/>
    <w:rsid w:val="00DC68C0"/>
    <w:rsid w:val="00DD367F"/>
    <w:rsid w:val="00DD7B81"/>
    <w:rsid w:val="00DE5F10"/>
    <w:rsid w:val="00E03C4F"/>
    <w:rsid w:val="00E10708"/>
    <w:rsid w:val="00E14E4E"/>
    <w:rsid w:val="00E20214"/>
    <w:rsid w:val="00E30919"/>
    <w:rsid w:val="00E34052"/>
    <w:rsid w:val="00E446E5"/>
    <w:rsid w:val="00E50400"/>
    <w:rsid w:val="00E51435"/>
    <w:rsid w:val="00E56D77"/>
    <w:rsid w:val="00E63D03"/>
    <w:rsid w:val="00E750E4"/>
    <w:rsid w:val="00E83423"/>
    <w:rsid w:val="00EB16AD"/>
    <w:rsid w:val="00EB20DE"/>
    <w:rsid w:val="00EB6C20"/>
    <w:rsid w:val="00EE2B52"/>
    <w:rsid w:val="00EE3186"/>
    <w:rsid w:val="00EF33B0"/>
    <w:rsid w:val="00EF568B"/>
    <w:rsid w:val="00F05F5A"/>
    <w:rsid w:val="00F074A2"/>
    <w:rsid w:val="00F10044"/>
    <w:rsid w:val="00F14594"/>
    <w:rsid w:val="00F1531C"/>
    <w:rsid w:val="00F17BDF"/>
    <w:rsid w:val="00F474E1"/>
    <w:rsid w:val="00F61B44"/>
    <w:rsid w:val="00F66533"/>
    <w:rsid w:val="00F71930"/>
    <w:rsid w:val="00F733FC"/>
    <w:rsid w:val="00F738A5"/>
    <w:rsid w:val="00F77B0C"/>
    <w:rsid w:val="00F902C7"/>
    <w:rsid w:val="00FA3068"/>
    <w:rsid w:val="00FB080A"/>
    <w:rsid w:val="00FB132E"/>
    <w:rsid w:val="00FB391C"/>
    <w:rsid w:val="00FB6FCC"/>
    <w:rsid w:val="00FC2D23"/>
    <w:rsid w:val="00FE30B4"/>
    <w:rsid w:val="00FF0099"/>
    <w:rsid w:val="00FF01B9"/>
    <w:rsid w:val="00FF1B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E4EF11D"/>
  <w15:docId w15:val="{794BE5E2-E38A-44E8-89A4-7780D67495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MY"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6E25"/>
    <w:rPr>
      <w:lang w:eastAsia="en-GB"/>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MDPI11articletype">
    <w:name w:val="MDPI_1.1_article_type"/>
    <w:next w:val="Normal"/>
    <w:qFormat/>
    <w:rsid w:val="00522304"/>
    <w:pPr>
      <w:adjustRightInd w:val="0"/>
      <w:snapToGrid w:val="0"/>
      <w:spacing w:before="240"/>
    </w:pPr>
    <w:rPr>
      <w:rFonts w:ascii="Palatino Linotype" w:hAnsi="Palatino Linotype"/>
      <w:i/>
      <w:snapToGrid w:val="0"/>
      <w:color w:val="000000"/>
      <w:szCs w:val="22"/>
      <w:lang w:eastAsia="de-DE" w:bidi="en-US"/>
    </w:rPr>
  </w:style>
  <w:style w:type="paragraph" w:customStyle="1" w:styleId="MDPI12title">
    <w:name w:val="MDPI_1.2_title"/>
    <w:next w:val="Normal"/>
    <w:qFormat/>
    <w:rsid w:val="00522304"/>
    <w:pPr>
      <w:adjustRightInd w:val="0"/>
      <w:snapToGrid w:val="0"/>
      <w:spacing w:after="240" w:line="240" w:lineRule="atLeast"/>
    </w:pPr>
    <w:rPr>
      <w:rFonts w:ascii="Palatino Linotype" w:hAnsi="Palatino Linotype"/>
      <w:b/>
      <w:snapToGrid w:val="0"/>
      <w:color w:val="000000"/>
      <w:sz w:val="36"/>
      <w:lang w:eastAsia="de-DE" w:bidi="en-US"/>
    </w:rPr>
  </w:style>
  <w:style w:type="paragraph" w:customStyle="1" w:styleId="MDPI13authornames">
    <w:name w:val="MDPI_1.3_authornames"/>
    <w:next w:val="Normal"/>
    <w:qFormat/>
    <w:rsid w:val="00522304"/>
    <w:pPr>
      <w:adjustRightInd w:val="0"/>
      <w:snapToGrid w:val="0"/>
      <w:spacing w:after="360" w:line="260" w:lineRule="atLeast"/>
    </w:pPr>
    <w:rPr>
      <w:rFonts w:ascii="Palatino Linotype" w:hAnsi="Palatino Linotype"/>
      <w:b/>
      <w:color w:val="000000"/>
      <w:szCs w:val="22"/>
      <w:lang w:eastAsia="de-DE" w:bidi="en-US"/>
    </w:rPr>
  </w:style>
  <w:style w:type="paragraph" w:customStyle="1" w:styleId="MDPI14history">
    <w:name w:val="MDPI_1.4_history"/>
    <w:basedOn w:val="Normal"/>
    <w:next w:val="Normal"/>
    <w:qFormat/>
    <w:rsid w:val="00522304"/>
    <w:pPr>
      <w:adjustRightInd w:val="0"/>
      <w:snapToGrid w:val="0"/>
      <w:spacing w:line="240" w:lineRule="atLeast"/>
      <w:ind w:right="113"/>
    </w:pPr>
    <w:rPr>
      <w:sz w:val="14"/>
      <w:lang w:eastAsia="de-DE" w:bidi="en-US"/>
    </w:rPr>
  </w:style>
  <w:style w:type="paragraph" w:customStyle="1" w:styleId="MDPI16affiliation">
    <w:name w:val="MDPI_1.6_affiliation"/>
    <w:qFormat/>
    <w:rsid w:val="00522304"/>
    <w:pPr>
      <w:adjustRightInd w:val="0"/>
      <w:snapToGrid w:val="0"/>
      <w:spacing w:line="200" w:lineRule="atLeast"/>
      <w:ind w:left="2806" w:hanging="198"/>
    </w:pPr>
    <w:rPr>
      <w:rFonts w:ascii="Palatino Linotype" w:hAnsi="Palatino Linotype"/>
      <w:color w:val="000000"/>
      <w:sz w:val="16"/>
      <w:szCs w:val="18"/>
      <w:lang w:eastAsia="de-DE" w:bidi="en-US"/>
    </w:rPr>
  </w:style>
  <w:style w:type="paragraph" w:customStyle="1" w:styleId="MDPI17abstract">
    <w:name w:val="MDPI_1.7_abstract"/>
    <w:next w:val="Normal"/>
    <w:qFormat/>
    <w:rsid w:val="00522304"/>
    <w:pPr>
      <w:adjustRightInd w:val="0"/>
      <w:snapToGrid w:val="0"/>
      <w:spacing w:before="240" w:line="260" w:lineRule="atLeast"/>
      <w:ind w:left="2608"/>
      <w:jc w:val="both"/>
    </w:pPr>
    <w:rPr>
      <w:rFonts w:ascii="Palatino Linotype" w:hAnsi="Palatino Linotype"/>
      <w:color w:val="000000"/>
      <w:sz w:val="18"/>
      <w:szCs w:val="22"/>
      <w:lang w:eastAsia="de-DE" w:bidi="en-US"/>
    </w:rPr>
  </w:style>
  <w:style w:type="paragraph" w:customStyle="1" w:styleId="MDPI18keywords">
    <w:name w:val="MDPI_1.8_keywords"/>
    <w:next w:val="Normal"/>
    <w:qFormat/>
    <w:rsid w:val="00522304"/>
    <w:pPr>
      <w:adjustRightInd w:val="0"/>
      <w:snapToGrid w:val="0"/>
      <w:spacing w:before="240" w:line="260" w:lineRule="atLeast"/>
      <w:ind w:left="2608"/>
      <w:jc w:val="both"/>
    </w:pPr>
    <w:rPr>
      <w:rFonts w:ascii="Palatino Linotype" w:hAnsi="Palatino Linotype"/>
      <w:snapToGrid w:val="0"/>
      <w:color w:val="000000"/>
      <w:sz w:val="18"/>
      <w:szCs w:val="22"/>
      <w:lang w:eastAsia="de-DE" w:bidi="en-US"/>
    </w:rPr>
  </w:style>
  <w:style w:type="paragraph" w:customStyle="1" w:styleId="MDPI19line">
    <w:name w:val="MDPI_1.9_line"/>
    <w:qFormat/>
    <w:rsid w:val="00522304"/>
    <w:pPr>
      <w:pBdr>
        <w:bottom w:val="single" w:sz="6" w:space="1" w:color="auto"/>
      </w:pBdr>
      <w:adjustRightInd w:val="0"/>
      <w:snapToGrid w:val="0"/>
      <w:spacing w:after="480" w:line="260" w:lineRule="atLeast"/>
      <w:ind w:left="2608"/>
      <w:jc w:val="both"/>
    </w:pPr>
    <w:rPr>
      <w:rFonts w:ascii="Palatino Linotype" w:hAnsi="Palatino Linotype" w:cs="Cordia New"/>
      <w:color w:val="000000"/>
      <w:lang w:eastAsia="de-DE" w:bidi="en-US"/>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522304"/>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2230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22304"/>
    <w:rPr>
      <w:rFonts w:ascii="Palatino Linotype" w:hAnsi="Palatino Linotype"/>
      <w:noProof/>
      <w:color w:val="000000"/>
      <w:szCs w:val="18"/>
    </w:rPr>
  </w:style>
  <w:style w:type="paragraph" w:styleId="Header">
    <w:name w:val="header"/>
    <w:basedOn w:val="Normal"/>
    <w:link w:val="HeaderChar"/>
    <w:uiPriority w:val="99"/>
    <w:rsid w:val="0052230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22304"/>
    <w:rPr>
      <w:rFonts w:ascii="Palatino Linotype" w:hAnsi="Palatino Linotype"/>
      <w:noProof/>
      <w:color w:val="000000"/>
      <w:szCs w:val="18"/>
    </w:rPr>
  </w:style>
  <w:style w:type="paragraph" w:customStyle="1" w:styleId="MDPIheaderjournallogo">
    <w:name w:val="MDPI_header_journal_logo"/>
    <w:qFormat/>
    <w:rsid w:val="00522304"/>
    <w:pPr>
      <w:adjustRightInd w:val="0"/>
      <w:snapToGrid w:val="0"/>
      <w:spacing w:line="260" w:lineRule="atLeast"/>
      <w:jc w:val="both"/>
    </w:pPr>
    <w:rPr>
      <w:rFonts w:ascii="Palatino Linotype" w:hAnsi="Palatino Linotype"/>
      <w:i/>
      <w:color w:val="000000"/>
      <w:szCs w:val="22"/>
      <w:lang w:eastAsia="de-CH"/>
    </w:rPr>
  </w:style>
  <w:style w:type="paragraph" w:customStyle="1" w:styleId="MDPI32textnoindent">
    <w:name w:val="MDPI_3.2_text_no_indent"/>
    <w:basedOn w:val="MDPI31text"/>
    <w:qFormat/>
    <w:rsid w:val="00522304"/>
    <w:pPr>
      <w:ind w:firstLine="0"/>
    </w:pPr>
  </w:style>
  <w:style w:type="paragraph" w:customStyle="1" w:styleId="MDPI31text">
    <w:name w:val="MDPI_3.1_text"/>
    <w:qFormat/>
    <w:rsid w:val="00322BD2"/>
    <w:pPr>
      <w:adjustRightInd w:val="0"/>
      <w:snapToGrid w:val="0"/>
      <w:spacing w:line="228" w:lineRule="auto"/>
      <w:ind w:left="2608" w:firstLine="425"/>
      <w:jc w:val="both"/>
    </w:pPr>
    <w:rPr>
      <w:rFonts w:ascii="Palatino Linotype" w:hAnsi="Palatino Linotype"/>
      <w:snapToGrid w:val="0"/>
      <w:color w:val="000000"/>
      <w:szCs w:val="22"/>
      <w:lang w:eastAsia="de-DE" w:bidi="en-US"/>
    </w:rPr>
  </w:style>
  <w:style w:type="paragraph" w:customStyle="1" w:styleId="MDPI33textspaceafter">
    <w:name w:val="MDPI_3.3_text_space_after"/>
    <w:qFormat/>
    <w:rsid w:val="00522304"/>
    <w:pPr>
      <w:adjustRightInd w:val="0"/>
      <w:snapToGrid w:val="0"/>
      <w:spacing w:after="240" w:line="228" w:lineRule="auto"/>
      <w:ind w:left="2608"/>
      <w:jc w:val="both"/>
    </w:pPr>
    <w:rPr>
      <w:rFonts w:ascii="Palatino Linotype" w:hAnsi="Palatino Linotype"/>
      <w:snapToGrid w:val="0"/>
      <w:color w:val="000000"/>
      <w:szCs w:val="22"/>
      <w:lang w:eastAsia="de-DE" w:bidi="en-US"/>
    </w:rPr>
  </w:style>
  <w:style w:type="paragraph" w:customStyle="1" w:styleId="MDPI34textspacebefore">
    <w:name w:val="MDPI_3.4_text_space_before"/>
    <w:qFormat/>
    <w:rsid w:val="00522304"/>
    <w:pPr>
      <w:adjustRightInd w:val="0"/>
      <w:snapToGrid w:val="0"/>
      <w:spacing w:before="240" w:line="228" w:lineRule="auto"/>
      <w:ind w:left="2608"/>
      <w:jc w:val="both"/>
    </w:pPr>
    <w:rPr>
      <w:rFonts w:ascii="Palatino Linotype" w:hAnsi="Palatino Linotype"/>
      <w:snapToGrid w:val="0"/>
      <w:color w:val="000000"/>
      <w:szCs w:val="22"/>
      <w:lang w:eastAsia="de-DE" w:bidi="en-US"/>
    </w:rPr>
  </w:style>
  <w:style w:type="paragraph" w:customStyle="1" w:styleId="MDPI35textbeforelist">
    <w:name w:val="MDPI_3.5_text_before_list"/>
    <w:qFormat/>
    <w:rsid w:val="00522304"/>
    <w:pPr>
      <w:adjustRightInd w:val="0"/>
      <w:snapToGrid w:val="0"/>
      <w:spacing w:line="228" w:lineRule="auto"/>
      <w:ind w:left="2608" w:firstLine="425"/>
      <w:jc w:val="both"/>
    </w:pPr>
    <w:rPr>
      <w:rFonts w:ascii="Palatino Linotype" w:hAnsi="Palatino Linotype"/>
      <w:snapToGrid w:val="0"/>
      <w:color w:val="000000"/>
      <w:szCs w:val="22"/>
      <w:lang w:eastAsia="de-DE" w:bidi="en-US"/>
    </w:rPr>
  </w:style>
  <w:style w:type="paragraph" w:customStyle="1" w:styleId="MDPI36textafterlist">
    <w:name w:val="MDPI_3.6_text_after_list"/>
    <w:qFormat/>
    <w:rsid w:val="00522304"/>
    <w:pPr>
      <w:adjustRightInd w:val="0"/>
      <w:snapToGrid w:val="0"/>
      <w:spacing w:before="120" w:line="228" w:lineRule="auto"/>
      <w:ind w:left="2608"/>
      <w:jc w:val="both"/>
    </w:pPr>
    <w:rPr>
      <w:rFonts w:ascii="Palatino Linotype" w:hAnsi="Palatino Linotype"/>
      <w:snapToGrid w:val="0"/>
      <w:color w:val="000000"/>
      <w:szCs w:val="22"/>
      <w:lang w:eastAsia="de-DE" w:bidi="en-US"/>
    </w:rPr>
  </w:style>
  <w:style w:type="paragraph" w:customStyle="1" w:styleId="MDPI37itemize">
    <w:name w:val="MDPI_3.7_itemize"/>
    <w:qFormat/>
    <w:rsid w:val="00510707"/>
    <w:pPr>
      <w:numPr>
        <w:numId w:val="1"/>
      </w:numPr>
      <w:adjustRightInd w:val="0"/>
      <w:snapToGrid w:val="0"/>
      <w:spacing w:line="228" w:lineRule="auto"/>
      <w:jc w:val="both"/>
    </w:pPr>
    <w:rPr>
      <w:rFonts w:ascii="Palatino Linotype" w:hAnsi="Palatino Linotype"/>
      <w:color w:val="000000"/>
      <w:szCs w:val="22"/>
      <w:lang w:eastAsia="de-DE" w:bidi="en-US"/>
    </w:rPr>
  </w:style>
  <w:style w:type="paragraph" w:customStyle="1" w:styleId="MDPI38bullet">
    <w:name w:val="MDPI_3.8_bullet"/>
    <w:qFormat/>
    <w:rsid w:val="00510707"/>
    <w:pPr>
      <w:tabs>
        <w:tab w:val="num" w:pos="720"/>
      </w:tabs>
      <w:adjustRightInd w:val="0"/>
      <w:snapToGrid w:val="0"/>
      <w:spacing w:line="228" w:lineRule="auto"/>
      <w:ind w:left="720" w:hanging="720"/>
      <w:jc w:val="both"/>
    </w:pPr>
    <w:rPr>
      <w:rFonts w:ascii="Palatino Linotype" w:hAnsi="Palatino Linotype"/>
      <w:color w:val="000000"/>
      <w:szCs w:val="22"/>
      <w:lang w:eastAsia="de-DE" w:bidi="en-US"/>
    </w:rPr>
  </w:style>
  <w:style w:type="paragraph" w:customStyle="1" w:styleId="MDPI39equation">
    <w:name w:val="MDPI_3.9_equation"/>
    <w:qFormat/>
    <w:rsid w:val="00522304"/>
    <w:pPr>
      <w:adjustRightInd w:val="0"/>
      <w:snapToGrid w:val="0"/>
      <w:spacing w:before="120" w:after="120" w:line="260" w:lineRule="atLeast"/>
      <w:ind w:left="709"/>
      <w:jc w:val="center"/>
    </w:pPr>
    <w:rPr>
      <w:rFonts w:ascii="Palatino Linotype" w:hAnsi="Palatino Linotype"/>
      <w:snapToGrid w:val="0"/>
      <w:color w:val="000000"/>
      <w:szCs w:val="22"/>
      <w:lang w:eastAsia="de-DE" w:bidi="en-US"/>
    </w:rPr>
  </w:style>
  <w:style w:type="paragraph" w:customStyle="1" w:styleId="MDPI3aequationnumber">
    <w:name w:val="MDPI_3.a_equation_number"/>
    <w:qFormat/>
    <w:rsid w:val="00522304"/>
    <w:pPr>
      <w:spacing w:before="120" w:after="120"/>
      <w:jc w:val="right"/>
    </w:pPr>
    <w:rPr>
      <w:rFonts w:ascii="Palatino Linotype" w:hAnsi="Palatino Linotype"/>
      <w:snapToGrid w:val="0"/>
      <w:color w:val="000000"/>
      <w:szCs w:val="22"/>
      <w:lang w:eastAsia="de-DE" w:bidi="en-US"/>
    </w:rPr>
  </w:style>
  <w:style w:type="paragraph" w:customStyle="1" w:styleId="MDPI41tablecaption">
    <w:name w:val="MDPI_4.1_table_caption"/>
    <w:qFormat/>
    <w:rsid w:val="00522304"/>
    <w:pPr>
      <w:adjustRightInd w:val="0"/>
      <w:snapToGrid w:val="0"/>
      <w:spacing w:before="240" w:after="120" w:line="228" w:lineRule="auto"/>
      <w:ind w:left="2608"/>
      <w:jc w:val="both"/>
    </w:pPr>
    <w:rPr>
      <w:rFonts w:ascii="Palatino Linotype" w:hAnsi="Palatino Linotype" w:cs="Cordia New"/>
      <w:color w:val="000000"/>
      <w:sz w:val="18"/>
      <w:szCs w:val="22"/>
      <w:lang w:eastAsia="de-DE" w:bidi="en-US"/>
    </w:rPr>
  </w:style>
  <w:style w:type="paragraph" w:customStyle="1" w:styleId="MDPI42tablebody">
    <w:name w:val="MDPI_4.2_table_body"/>
    <w:qFormat/>
    <w:rsid w:val="007D1435"/>
    <w:pPr>
      <w:adjustRightInd w:val="0"/>
      <w:snapToGrid w:val="0"/>
      <w:spacing w:line="260" w:lineRule="atLeast"/>
      <w:jc w:val="center"/>
    </w:pPr>
    <w:rPr>
      <w:rFonts w:ascii="Palatino Linotype" w:hAnsi="Palatino Linotype"/>
      <w:snapToGrid w:val="0"/>
      <w:color w:val="000000"/>
      <w:lang w:eastAsia="de-DE" w:bidi="en-US"/>
    </w:rPr>
  </w:style>
  <w:style w:type="paragraph" w:customStyle="1" w:styleId="MDPI43tablefooter">
    <w:name w:val="MDPI_4.3_table_footer"/>
    <w:next w:val="MDPI31text"/>
    <w:qFormat/>
    <w:rsid w:val="00522304"/>
    <w:pPr>
      <w:adjustRightInd w:val="0"/>
      <w:snapToGrid w:val="0"/>
      <w:spacing w:line="228" w:lineRule="auto"/>
      <w:ind w:left="2608"/>
      <w:jc w:val="both"/>
    </w:pPr>
    <w:rPr>
      <w:rFonts w:ascii="Palatino Linotype" w:hAnsi="Palatino Linotype" w:cs="Cordia New"/>
      <w:color w:val="000000"/>
      <w:sz w:val="18"/>
      <w:szCs w:val="22"/>
      <w:lang w:eastAsia="de-DE" w:bidi="en-US"/>
    </w:rPr>
  </w:style>
  <w:style w:type="paragraph" w:customStyle="1" w:styleId="MDPI51figurecaption">
    <w:name w:val="MDPI_5.1_figure_caption"/>
    <w:qFormat/>
    <w:rsid w:val="00522304"/>
    <w:pPr>
      <w:adjustRightInd w:val="0"/>
      <w:snapToGrid w:val="0"/>
      <w:spacing w:before="120" w:after="240" w:line="228" w:lineRule="auto"/>
      <w:ind w:left="2608"/>
      <w:jc w:val="both"/>
    </w:pPr>
    <w:rPr>
      <w:rFonts w:ascii="Palatino Linotype" w:hAnsi="Palatino Linotype"/>
      <w:color w:val="000000"/>
      <w:sz w:val="18"/>
      <w:lang w:eastAsia="de-DE" w:bidi="en-US"/>
    </w:rPr>
  </w:style>
  <w:style w:type="paragraph" w:customStyle="1" w:styleId="MDPI52figure">
    <w:name w:val="MDPI_5.2_figure"/>
    <w:qFormat/>
    <w:rsid w:val="00522304"/>
    <w:pPr>
      <w:adjustRightInd w:val="0"/>
      <w:snapToGrid w:val="0"/>
      <w:spacing w:before="240" w:after="120"/>
      <w:jc w:val="center"/>
    </w:pPr>
    <w:rPr>
      <w:rFonts w:ascii="Palatino Linotype" w:hAnsi="Palatino Linotype"/>
      <w:snapToGrid w:val="0"/>
      <w:color w:val="000000"/>
      <w:lang w:eastAsia="de-DE" w:bidi="en-US"/>
    </w:rPr>
  </w:style>
  <w:style w:type="paragraph" w:customStyle="1" w:styleId="MDPI81theorem">
    <w:name w:val="MDPI_8.1_theorem"/>
    <w:qFormat/>
    <w:rsid w:val="00522304"/>
    <w:pPr>
      <w:adjustRightInd w:val="0"/>
      <w:snapToGrid w:val="0"/>
      <w:spacing w:line="228" w:lineRule="auto"/>
      <w:ind w:left="2608"/>
      <w:jc w:val="both"/>
    </w:pPr>
    <w:rPr>
      <w:rFonts w:ascii="Palatino Linotype" w:hAnsi="Palatino Linotype"/>
      <w:i/>
      <w:snapToGrid w:val="0"/>
      <w:color w:val="000000"/>
      <w:szCs w:val="22"/>
      <w:lang w:eastAsia="de-DE" w:bidi="en-US"/>
    </w:rPr>
  </w:style>
  <w:style w:type="paragraph" w:customStyle="1" w:styleId="MDPI82proof">
    <w:name w:val="MDPI_8.2_proof"/>
    <w:qFormat/>
    <w:rsid w:val="00522304"/>
    <w:pPr>
      <w:adjustRightInd w:val="0"/>
      <w:snapToGrid w:val="0"/>
      <w:spacing w:line="228" w:lineRule="auto"/>
      <w:ind w:left="2608"/>
      <w:jc w:val="both"/>
    </w:pPr>
    <w:rPr>
      <w:rFonts w:ascii="Palatino Linotype" w:hAnsi="Palatino Linotype"/>
      <w:snapToGrid w:val="0"/>
      <w:color w:val="000000"/>
      <w:szCs w:val="22"/>
      <w:lang w:eastAsia="de-DE" w:bidi="en-US"/>
    </w:rPr>
  </w:style>
  <w:style w:type="paragraph" w:customStyle="1" w:styleId="MDPIfooterfirstpage">
    <w:name w:val="MDPI_footer_firstpage"/>
    <w:qFormat/>
    <w:rsid w:val="00522304"/>
    <w:pPr>
      <w:tabs>
        <w:tab w:val="right" w:pos="8845"/>
      </w:tabs>
      <w:spacing w:line="160" w:lineRule="exact"/>
    </w:pPr>
    <w:rPr>
      <w:rFonts w:ascii="Palatino Linotype" w:hAnsi="Palatino Linotype"/>
      <w:color w:val="000000"/>
      <w:sz w:val="16"/>
      <w:lang w:eastAsia="de-DE"/>
    </w:rPr>
  </w:style>
  <w:style w:type="paragraph" w:customStyle="1" w:styleId="MDPI23heading3">
    <w:name w:val="MDPI_2.3_heading3"/>
    <w:qFormat/>
    <w:rsid w:val="00522304"/>
    <w:pPr>
      <w:adjustRightInd w:val="0"/>
      <w:snapToGrid w:val="0"/>
      <w:spacing w:before="60" w:after="60" w:line="228" w:lineRule="auto"/>
      <w:ind w:left="2608"/>
      <w:outlineLvl w:val="2"/>
    </w:pPr>
    <w:rPr>
      <w:rFonts w:ascii="Palatino Linotype" w:hAnsi="Palatino Linotype"/>
      <w:snapToGrid w:val="0"/>
      <w:color w:val="000000"/>
      <w:szCs w:val="22"/>
      <w:lang w:eastAsia="de-DE" w:bidi="en-US"/>
    </w:rPr>
  </w:style>
  <w:style w:type="paragraph" w:customStyle="1" w:styleId="MDPI21heading1">
    <w:name w:val="MDPI_2.1_heading1"/>
    <w:qFormat/>
    <w:rsid w:val="00522304"/>
    <w:pPr>
      <w:adjustRightInd w:val="0"/>
      <w:snapToGrid w:val="0"/>
      <w:spacing w:before="240" w:after="60" w:line="228" w:lineRule="auto"/>
      <w:ind w:left="2608"/>
      <w:outlineLvl w:val="0"/>
    </w:pPr>
    <w:rPr>
      <w:rFonts w:ascii="Palatino Linotype" w:hAnsi="Palatino Linotype"/>
      <w:b/>
      <w:snapToGrid w:val="0"/>
      <w:color w:val="000000"/>
      <w:szCs w:val="22"/>
      <w:lang w:eastAsia="de-DE" w:bidi="en-US"/>
    </w:rPr>
  </w:style>
  <w:style w:type="paragraph" w:customStyle="1" w:styleId="MDPI22heading2">
    <w:name w:val="MDPI_2.2_heading2"/>
    <w:qFormat/>
    <w:rsid w:val="00522304"/>
    <w:pPr>
      <w:adjustRightInd w:val="0"/>
      <w:snapToGrid w:val="0"/>
      <w:spacing w:before="60" w:after="60" w:line="228" w:lineRule="auto"/>
      <w:ind w:left="2608"/>
      <w:outlineLvl w:val="1"/>
    </w:pPr>
    <w:rPr>
      <w:rFonts w:ascii="Palatino Linotype" w:hAnsi="Palatino Linotype"/>
      <w:i/>
      <w:noProof/>
      <w:snapToGrid w:val="0"/>
      <w:color w:val="000000"/>
      <w:szCs w:val="22"/>
      <w:lang w:eastAsia="de-DE" w:bidi="en-US"/>
    </w:rPr>
  </w:style>
  <w:style w:type="paragraph" w:customStyle="1" w:styleId="MDPI71References">
    <w:name w:val="MDPI_7.1_References"/>
    <w:qFormat/>
    <w:rsid w:val="00187A46"/>
    <w:pPr>
      <w:tabs>
        <w:tab w:val="num" w:pos="720"/>
      </w:tabs>
      <w:adjustRightInd w:val="0"/>
      <w:snapToGrid w:val="0"/>
      <w:spacing w:line="228" w:lineRule="auto"/>
      <w:ind w:left="720" w:hanging="720"/>
      <w:jc w:val="both"/>
    </w:pPr>
    <w:rPr>
      <w:rFonts w:ascii="Palatino Linotype" w:hAnsi="Palatino Linotype"/>
      <w:color w:val="000000"/>
      <w:sz w:val="18"/>
      <w:lang w:eastAsia="de-DE" w:bidi="en-US"/>
    </w:rPr>
  </w:style>
  <w:style w:type="paragraph" w:styleId="BalloonText">
    <w:name w:val="Balloon Text"/>
    <w:basedOn w:val="Normal"/>
    <w:link w:val="BalloonTextChar"/>
    <w:uiPriority w:val="99"/>
    <w:rsid w:val="00522304"/>
    <w:rPr>
      <w:rFonts w:cs="Tahoma"/>
      <w:szCs w:val="18"/>
    </w:rPr>
  </w:style>
  <w:style w:type="character" w:customStyle="1" w:styleId="BalloonTextChar">
    <w:name w:val="Balloon Text Char"/>
    <w:link w:val="BalloonText"/>
    <w:uiPriority w:val="99"/>
    <w:rsid w:val="00522304"/>
    <w:rPr>
      <w:rFonts w:ascii="Palatino Linotype" w:hAnsi="Palatino Linotype" w:cs="Tahoma"/>
      <w:noProof/>
      <w:color w:val="000000"/>
      <w:szCs w:val="18"/>
    </w:rPr>
  </w:style>
  <w:style w:type="character" w:styleId="LineNumber">
    <w:name w:val="line number"/>
    <w:uiPriority w:val="99"/>
    <w:rsid w:val="00284BEB"/>
    <w:rPr>
      <w:rFonts w:ascii="Palatino Linotype" w:hAnsi="Palatino Linotype"/>
      <w:sz w:val="16"/>
    </w:rPr>
  </w:style>
  <w:style w:type="table" w:customStyle="1" w:styleId="MDPI41threelinetable">
    <w:name w:val="MDPI_4.1_three_line_table"/>
    <w:basedOn w:val="TableNormal"/>
    <w:uiPriority w:val="99"/>
    <w:rsid w:val="00522304"/>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22304"/>
    <w:rPr>
      <w:color w:val="0000FF"/>
      <w:u w:val="single"/>
    </w:rPr>
  </w:style>
  <w:style w:type="character" w:customStyle="1" w:styleId="UnresolvedMention1">
    <w:name w:val="Unresolved Mention1"/>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522304"/>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522304"/>
    <w:pPr>
      <w:adjustRightInd w:val="0"/>
      <w:snapToGrid w:val="0"/>
      <w:spacing w:after="120" w:line="228" w:lineRule="auto"/>
      <w:ind w:left="2608"/>
      <w:jc w:val="both"/>
    </w:pPr>
    <w:rPr>
      <w:rFonts w:ascii="Palatino Linotype" w:hAnsi="Palatino Linotype"/>
      <w:snapToGrid w:val="0"/>
      <w:color w:val="000000"/>
      <w:sz w:val="18"/>
      <w:lang w:bidi="en-US"/>
    </w:rPr>
  </w:style>
  <w:style w:type="paragraph" w:customStyle="1" w:styleId="MDPI63Notes">
    <w:name w:val="MDPI_6.3_Notes"/>
    <w:qFormat/>
    <w:rsid w:val="00522304"/>
    <w:pPr>
      <w:adjustRightInd w:val="0"/>
      <w:snapToGrid w:val="0"/>
      <w:spacing w:after="120" w:line="240" w:lineRule="atLeast"/>
      <w:ind w:right="113"/>
    </w:pPr>
    <w:rPr>
      <w:rFonts w:ascii="Palatino Linotype" w:hAnsi="Palatino Linotype"/>
      <w:snapToGrid w:val="0"/>
      <w:color w:val="000000"/>
      <w:sz w:val="14"/>
      <w:lang w:bidi="en-US"/>
    </w:rPr>
  </w:style>
  <w:style w:type="paragraph" w:customStyle="1" w:styleId="MDPI15academiceditor">
    <w:name w:val="MDPI_1.5_academic_editor"/>
    <w:qFormat/>
    <w:rsid w:val="0006442A"/>
    <w:pPr>
      <w:adjustRightInd w:val="0"/>
      <w:snapToGrid w:val="0"/>
      <w:spacing w:before="120" w:line="240" w:lineRule="atLeast"/>
      <w:ind w:right="113"/>
    </w:pPr>
    <w:rPr>
      <w:rFonts w:ascii="Palatino Linotype" w:hAnsi="Palatino Linotype"/>
      <w:color w:val="000000"/>
      <w:sz w:val="14"/>
      <w:szCs w:val="22"/>
      <w:lang w:eastAsia="de-DE" w:bidi="en-US"/>
    </w:rPr>
  </w:style>
  <w:style w:type="paragraph" w:customStyle="1" w:styleId="MDPI19classification">
    <w:name w:val="MDPI_1.9_classification"/>
    <w:qFormat/>
    <w:rsid w:val="00522304"/>
    <w:pPr>
      <w:spacing w:before="240" w:line="260" w:lineRule="atLeast"/>
      <w:ind w:left="113"/>
      <w:jc w:val="both"/>
    </w:pPr>
    <w:rPr>
      <w:rFonts w:ascii="Palatino Linotype" w:hAnsi="Palatino Linotype"/>
      <w:b/>
      <w:color w:val="000000"/>
      <w:szCs w:val="22"/>
      <w:lang w:eastAsia="de-DE" w:bidi="en-US"/>
    </w:rPr>
  </w:style>
  <w:style w:type="paragraph" w:customStyle="1" w:styleId="MDPI411onetablecaption">
    <w:name w:val="MDPI_4.1.1_one_table_caption"/>
    <w:qFormat/>
    <w:rsid w:val="00522304"/>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522304"/>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22304"/>
    <w:pPr>
      <w:adjustRightInd w:val="0"/>
      <w:snapToGrid w:val="0"/>
      <w:spacing w:before="240" w:line="240" w:lineRule="atLeast"/>
      <w:ind w:right="113"/>
    </w:pPr>
    <w:rPr>
      <w:rFonts w:ascii="Palatino Linotype" w:hAnsi="Palatino Linotype"/>
      <w:noProof/>
      <w:snapToGrid w:val="0"/>
      <w:color w:val="000000"/>
      <w:spacing w:val="-2"/>
      <w:sz w:val="14"/>
      <w:lang w:val="en-GB" w:eastAsia="en-GB"/>
    </w:rPr>
  </w:style>
  <w:style w:type="paragraph" w:customStyle="1" w:styleId="MDPI73CopyrightImage">
    <w:name w:val="MDPI_7.3_CopyrightImage"/>
    <w:rsid w:val="00522304"/>
    <w:pPr>
      <w:adjustRightInd w:val="0"/>
      <w:snapToGrid w:val="0"/>
      <w:spacing w:after="100" w:line="260" w:lineRule="atLeast"/>
      <w:jc w:val="right"/>
    </w:pPr>
    <w:rPr>
      <w:rFonts w:ascii="Palatino Linotype" w:hAnsi="Palatino Linotype"/>
      <w:color w:val="000000"/>
      <w:lang w:eastAsia="de-CH"/>
    </w:rPr>
  </w:style>
  <w:style w:type="paragraph" w:customStyle="1" w:styleId="MDPIequationFram">
    <w:name w:val="MDPI_equationFram"/>
    <w:qFormat/>
    <w:rsid w:val="00522304"/>
    <w:pPr>
      <w:adjustRightInd w:val="0"/>
      <w:snapToGrid w:val="0"/>
      <w:spacing w:before="120" w:after="120"/>
      <w:jc w:val="center"/>
    </w:pPr>
    <w:rPr>
      <w:rFonts w:ascii="Palatino Linotype" w:hAnsi="Palatino Linotype"/>
      <w:snapToGrid w:val="0"/>
      <w:color w:val="000000"/>
      <w:szCs w:val="22"/>
      <w:lang w:eastAsia="de-DE" w:bidi="en-US"/>
    </w:rPr>
  </w:style>
  <w:style w:type="paragraph" w:customStyle="1" w:styleId="MDPIfooter">
    <w:name w:val="MDPI_footer"/>
    <w:qFormat/>
    <w:rsid w:val="00522304"/>
    <w:pPr>
      <w:adjustRightInd w:val="0"/>
      <w:snapToGrid w:val="0"/>
      <w:spacing w:before="120" w:line="260" w:lineRule="atLeast"/>
      <w:jc w:val="center"/>
    </w:pPr>
    <w:rPr>
      <w:rFonts w:ascii="Palatino Linotype" w:hAnsi="Palatino Linotype"/>
      <w:color w:val="000000"/>
      <w:lang w:eastAsia="de-DE"/>
    </w:rPr>
  </w:style>
  <w:style w:type="paragraph" w:customStyle="1" w:styleId="MDPIheader">
    <w:name w:val="MDPI_header"/>
    <w:qFormat/>
    <w:rsid w:val="00522304"/>
    <w:pPr>
      <w:adjustRightInd w:val="0"/>
      <w:snapToGrid w:val="0"/>
      <w:spacing w:after="240" w:line="260" w:lineRule="atLeast"/>
      <w:jc w:val="both"/>
    </w:pPr>
    <w:rPr>
      <w:rFonts w:ascii="Palatino Linotype" w:hAnsi="Palatino Linotype"/>
      <w:iCs/>
      <w:color w:val="000000"/>
      <w:sz w:val="16"/>
      <w:lang w:eastAsia="de-DE"/>
    </w:rPr>
  </w:style>
  <w:style w:type="paragraph" w:customStyle="1" w:styleId="MDPIheadercitation">
    <w:name w:val="MDPI_header_citation"/>
    <w:rsid w:val="00522304"/>
    <w:pPr>
      <w:spacing w:after="240"/>
    </w:pPr>
    <w:rPr>
      <w:rFonts w:ascii="Palatino Linotype" w:hAnsi="Palatino Linotype"/>
      <w:snapToGrid w:val="0"/>
      <w:color w:val="000000"/>
      <w:sz w:val="18"/>
      <w:lang w:eastAsia="de-DE" w:bidi="en-US"/>
    </w:rPr>
  </w:style>
  <w:style w:type="paragraph" w:customStyle="1" w:styleId="MDPIheadermdpilogo">
    <w:name w:val="MDPI_header_mdpi_logo"/>
    <w:qFormat/>
    <w:rsid w:val="00522304"/>
    <w:pPr>
      <w:adjustRightInd w:val="0"/>
      <w:snapToGrid w:val="0"/>
      <w:spacing w:line="260" w:lineRule="atLeast"/>
      <w:jc w:val="right"/>
    </w:pPr>
    <w:rPr>
      <w:rFonts w:ascii="Palatino Linotype" w:hAnsi="Palatino Linotype"/>
      <w:color w:val="000000"/>
      <w:szCs w:val="22"/>
      <w:lang w:eastAsia="de-CH"/>
    </w:rPr>
  </w:style>
  <w:style w:type="table" w:customStyle="1" w:styleId="MDPITable">
    <w:name w:val="MDPI_Table"/>
    <w:basedOn w:val="TableNormal"/>
    <w:uiPriority w:val="99"/>
    <w:rsid w:val="00522304"/>
    <w:rPr>
      <w:rFonts w:ascii="Palatino Linotype" w:hAnsi="Palatino Linotype"/>
      <w:color w:val="000000"/>
      <w:lang w:val="en-CA"/>
    </w:rPr>
    <w:tblPr>
      <w:tblCellMar>
        <w:left w:w="0" w:type="dxa"/>
        <w:right w:w="0" w:type="dxa"/>
      </w:tblCellMar>
    </w:tblPr>
  </w:style>
  <w:style w:type="paragraph" w:customStyle="1" w:styleId="MDPItext">
    <w:name w:val="MDPI_text"/>
    <w:qFormat/>
    <w:rsid w:val="00522304"/>
    <w:pPr>
      <w:spacing w:line="260" w:lineRule="atLeast"/>
      <w:ind w:left="425" w:right="425" w:firstLine="284"/>
      <w:jc w:val="both"/>
    </w:pPr>
    <w:rPr>
      <w:noProof/>
      <w:snapToGrid w:val="0"/>
      <w:color w:val="000000"/>
      <w:sz w:val="22"/>
      <w:szCs w:val="22"/>
      <w:lang w:eastAsia="de-DE" w:bidi="en-US"/>
    </w:rPr>
  </w:style>
  <w:style w:type="paragraph" w:customStyle="1" w:styleId="MDPItitle">
    <w:name w:val="MDPI_title"/>
    <w:qFormat/>
    <w:rsid w:val="00522304"/>
    <w:pPr>
      <w:adjustRightInd w:val="0"/>
      <w:snapToGrid w:val="0"/>
      <w:spacing w:after="240" w:line="260" w:lineRule="atLeast"/>
      <w:jc w:val="both"/>
    </w:pPr>
    <w:rPr>
      <w:rFonts w:ascii="Palatino Linotype" w:hAnsi="Palatino Linotype"/>
      <w:b/>
      <w:snapToGrid w:val="0"/>
      <w:color w:val="000000"/>
      <w:sz w:val="36"/>
      <w:lang w:eastAsia="de-DE" w:bidi="en-US"/>
    </w:rPr>
  </w:style>
  <w:style w:type="character" w:customStyle="1" w:styleId="apple-converted-space">
    <w:name w:val="apple-converted-space"/>
    <w:rsid w:val="00522304"/>
  </w:style>
  <w:style w:type="paragraph" w:styleId="Bibliography">
    <w:name w:val="Bibliography"/>
    <w:basedOn w:val="Normal"/>
    <w:next w:val="Normal"/>
    <w:uiPriority w:val="37"/>
    <w:semiHidden/>
    <w:unhideWhenUsed/>
    <w:rsid w:val="00522304"/>
  </w:style>
  <w:style w:type="paragraph" w:styleId="BodyText">
    <w:name w:val="Body Text"/>
    <w:link w:val="BodyTextChar"/>
    <w:rsid w:val="00522304"/>
    <w:pPr>
      <w:spacing w:after="120" w:line="340" w:lineRule="atLeast"/>
      <w:jc w:val="both"/>
    </w:pPr>
    <w:rPr>
      <w:rFonts w:ascii="Palatino Linotype" w:hAnsi="Palatino Linotype"/>
      <w:color w:val="000000"/>
      <w:lang w:eastAsia="de-DE"/>
    </w:rPr>
  </w:style>
  <w:style w:type="character" w:customStyle="1" w:styleId="BodyTextChar">
    <w:name w:val="Body Text Char"/>
    <w:link w:val="BodyText"/>
    <w:rsid w:val="00522304"/>
    <w:rPr>
      <w:rFonts w:ascii="Palatino Linotype" w:hAnsi="Palatino Linotype"/>
      <w:color w:val="000000"/>
      <w:sz w:val="24"/>
      <w:lang w:eastAsia="de-DE"/>
    </w:rPr>
  </w:style>
  <w:style w:type="character" w:styleId="CommentReference">
    <w:name w:val="annotation reference"/>
    <w:rsid w:val="00522304"/>
    <w:rPr>
      <w:sz w:val="21"/>
      <w:szCs w:val="21"/>
    </w:rPr>
  </w:style>
  <w:style w:type="paragraph" w:styleId="CommentText">
    <w:name w:val="annotation text"/>
    <w:basedOn w:val="Normal"/>
    <w:link w:val="CommentTextChar"/>
    <w:rsid w:val="00522304"/>
  </w:style>
  <w:style w:type="character" w:customStyle="1" w:styleId="CommentTextChar">
    <w:name w:val="Comment Text Char"/>
    <w:link w:val="CommentText"/>
    <w:rsid w:val="00522304"/>
    <w:rPr>
      <w:rFonts w:ascii="Palatino Linotype" w:hAnsi="Palatino Linotype"/>
      <w:noProof/>
      <w:color w:val="000000"/>
    </w:rPr>
  </w:style>
  <w:style w:type="paragraph" w:styleId="CommentSubject">
    <w:name w:val="annotation subject"/>
    <w:basedOn w:val="CommentText"/>
    <w:next w:val="CommentText"/>
    <w:link w:val="CommentSubjectChar"/>
    <w:rsid w:val="00522304"/>
    <w:rPr>
      <w:b/>
      <w:bCs/>
    </w:rPr>
  </w:style>
  <w:style w:type="character" w:customStyle="1" w:styleId="CommentSubjectChar">
    <w:name w:val="Comment Subject Char"/>
    <w:link w:val="CommentSubject"/>
    <w:rsid w:val="00522304"/>
    <w:rPr>
      <w:rFonts w:ascii="Palatino Linotype" w:hAnsi="Palatino Linotype"/>
      <w:b/>
      <w:bCs/>
      <w:noProof/>
      <w:color w:val="000000"/>
    </w:rPr>
  </w:style>
  <w:style w:type="character" w:styleId="EndnoteReference">
    <w:name w:val="endnote reference"/>
    <w:rsid w:val="00522304"/>
    <w:rPr>
      <w:vertAlign w:val="superscript"/>
    </w:rPr>
  </w:style>
  <w:style w:type="paragraph" w:styleId="EndnoteText">
    <w:name w:val="endnote text"/>
    <w:basedOn w:val="Normal"/>
    <w:link w:val="EndnoteTextChar"/>
    <w:semiHidden/>
    <w:unhideWhenUsed/>
    <w:rsid w:val="00522304"/>
  </w:style>
  <w:style w:type="character" w:customStyle="1" w:styleId="EndnoteTextChar">
    <w:name w:val="Endnote Text Char"/>
    <w:link w:val="EndnoteText"/>
    <w:semiHidden/>
    <w:rsid w:val="00522304"/>
    <w:rPr>
      <w:rFonts w:ascii="Palatino Linotype" w:hAnsi="Palatino Linotype"/>
      <w:noProof/>
      <w:color w:val="000000"/>
    </w:rPr>
  </w:style>
  <w:style w:type="character" w:styleId="FollowedHyperlink">
    <w:name w:val="FollowedHyperlink"/>
    <w:rsid w:val="00522304"/>
    <w:rPr>
      <w:color w:val="954F72"/>
      <w:u w:val="single"/>
    </w:rPr>
  </w:style>
  <w:style w:type="paragraph" w:styleId="FootnoteText">
    <w:name w:val="footnote text"/>
    <w:basedOn w:val="Normal"/>
    <w:link w:val="FootnoteTextChar"/>
    <w:semiHidden/>
    <w:unhideWhenUsed/>
    <w:rsid w:val="00522304"/>
  </w:style>
  <w:style w:type="character" w:customStyle="1" w:styleId="FootnoteTextChar">
    <w:name w:val="Footnote Text Char"/>
    <w:link w:val="FootnoteText"/>
    <w:semiHidden/>
    <w:rsid w:val="00522304"/>
    <w:rPr>
      <w:rFonts w:ascii="Palatino Linotype" w:hAnsi="Palatino Linotype"/>
      <w:noProof/>
      <w:color w:val="000000"/>
    </w:rPr>
  </w:style>
  <w:style w:type="paragraph" w:styleId="NormalWeb">
    <w:name w:val="Normal (Web)"/>
    <w:basedOn w:val="Normal"/>
    <w:uiPriority w:val="99"/>
    <w:rsid w:val="00522304"/>
  </w:style>
  <w:style w:type="paragraph" w:customStyle="1" w:styleId="MsoFootnoteText0">
    <w:name w:val="MsoFootnoteText"/>
    <w:basedOn w:val="NormalWeb"/>
    <w:qFormat/>
    <w:rsid w:val="00522304"/>
  </w:style>
  <w:style w:type="character" w:styleId="PageNumber">
    <w:name w:val="page number"/>
    <w:rsid w:val="00522304"/>
  </w:style>
  <w:style w:type="character" w:styleId="PlaceholderText">
    <w:name w:val="Placeholder Text"/>
    <w:uiPriority w:val="99"/>
    <w:semiHidden/>
    <w:rsid w:val="00522304"/>
    <w:rPr>
      <w:color w:val="808080"/>
    </w:rPr>
  </w:style>
  <w:style w:type="paragraph" w:customStyle="1" w:styleId="MDPI71FootNotes">
    <w:name w:val="MDPI_7.1_FootNotes"/>
    <w:qFormat/>
    <w:rsid w:val="00262314"/>
    <w:pPr>
      <w:tabs>
        <w:tab w:val="num" w:pos="720"/>
      </w:tabs>
      <w:adjustRightInd w:val="0"/>
      <w:snapToGrid w:val="0"/>
      <w:spacing w:line="228" w:lineRule="auto"/>
      <w:ind w:left="720" w:hanging="720"/>
    </w:pPr>
    <w:rPr>
      <w:rFonts w:ascii="Palatino Linotype" w:eastAsiaTheme="minorEastAsia" w:hAnsi="Palatino Linotype"/>
      <w:noProof/>
      <w:color w:val="000000"/>
      <w:sz w:val="18"/>
    </w:rPr>
  </w:style>
  <w:style w:type="paragraph" w:styleId="ListParagraph">
    <w:name w:val="List Paragraph"/>
    <w:basedOn w:val="Normal"/>
    <w:uiPriority w:val="34"/>
    <w:qFormat/>
    <w:rsid w:val="003E64D0"/>
    <w:pPr>
      <w:spacing w:after="160" w:line="259" w:lineRule="auto"/>
      <w:ind w:left="720"/>
      <w:contextualSpacing/>
    </w:pPr>
    <w:rPr>
      <w:rFonts w:asciiTheme="minorHAnsi" w:eastAsiaTheme="minorEastAsia" w:hAnsiTheme="minorHAnsi" w:cstheme="minorBidi"/>
      <w:sz w:val="22"/>
      <w:szCs w:val="22"/>
      <w:lang w:eastAsia="zh-TW"/>
    </w:rPr>
  </w:style>
  <w:style w:type="numbering" w:customStyle="1" w:styleId="CurrentList1">
    <w:name w:val="Current List1"/>
    <w:uiPriority w:val="99"/>
    <w:rsid w:val="006C13F2"/>
  </w:style>
  <w:style w:type="numbering" w:customStyle="1" w:styleId="CurrentList2">
    <w:name w:val="Current List2"/>
    <w:uiPriority w:val="99"/>
    <w:rsid w:val="006C13F2"/>
  </w:style>
  <w:style w:type="numbering" w:customStyle="1" w:styleId="CurrentList3">
    <w:name w:val="Current List3"/>
    <w:uiPriority w:val="99"/>
    <w:rsid w:val="00CC6FA6"/>
  </w:style>
  <w:style w:type="numbering" w:customStyle="1" w:styleId="CurrentList4">
    <w:name w:val="Current List4"/>
    <w:uiPriority w:val="99"/>
    <w:rsid w:val="0026249F"/>
  </w:style>
  <w:style w:type="numbering" w:customStyle="1" w:styleId="CurrentList5">
    <w:name w:val="Current List5"/>
    <w:uiPriority w:val="99"/>
    <w:rsid w:val="0026249F"/>
  </w:style>
  <w:style w:type="numbering" w:customStyle="1" w:styleId="CurrentList6">
    <w:name w:val="Current List6"/>
    <w:uiPriority w:val="99"/>
    <w:rsid w:val="0026249F"/>
  </w:style>
  <w:style w:type="character" w:styleId="Emphasis">
    <w:name w:val="Emphasis"/>
    <w:basedOn w:val="DefaultParagraphFont"/>
    <w:uiPriority w:val="20"/>
    <w:qFormat/>
    <w:rsid w:val="005A2FC0"/>
    <w:rPr>
      <w:i/>
      <w:i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left w:w="0" w:type="dxa"/>
        <w:right w:w="0" w:type="dxa"/>
      </w:tblCellMar>
    </w:tblPr>
  </w:style>
  <w:style w:type="character" w:customStyle="1" w:styleId="title-text">
    <w:name w:val="title-text"/>
    <w:basedOn w:val="DefaultParagraphFont"/>
    <w:rsid w:val="002C3B2D"/>
  </w:style>
  <w:style w:type="table" w:styleId="GridTable1Light">
    <w:name w:val="Grid Table 1 Light"/>
    <w:basedOn w:val="TableNormal"/>
    <w:uiPriority w:val="46"/>
    <w:rsid w:val="002C3B2D"/>
    <w:rPr>
      <w:rFonts w:ascii="Calibri" w:eastAsia="Calibri" w:hAnsi="Calibri" w:cs="Calibri"/>
      <w:sz w:val="22"/>
      <w:szCs w:val="22"/>
      <w:lang w:val="ms-MY"/>
    </w:r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939495">
      <w:bodyDiv w:val="1"/>
      <w:marLeft w:val="0"/>
      <w:marRight w:val="0"/>
      <w:marTop w:val="0"/>
      <w:marBottom w:val="0"/>
      <w:divBdr>
        <w:top w:val="none" w:sz="0" w:space="0" w:color="auto"/>
        <w:left w:val="none" w:sz="0" w:space="0" w:color="auto"/>
        <w:bottom w:val="none" w:sz="0" w:space="0" w:color="auto"/>
        <w:right w:val="none" w:sz="0" w:space="0" w:color="auto"/>
      </w:divBdr>
    </w:div>
    <w:div w:id="178664426">
      <w:bodyDiv w:val="1"/>
      <w:marLeft w:val="0"/>
      <w:marRight w:val="0"/>
      <w:marTop w:val="0"/>
      <w:marBottom w:val="0"/>
      <w:divBdr>
        <w:top w:val="none" w:sz="0" w:space="0" w:color="auto"/>
        <w:left w:val="none" w:sz="0" w:space="0" w:color="auto"/>
        <w:bottom w:val="none" w:sz="0" w:space="0" w:color="auto"/>
        <w:right w:val="none" w:sz="0" w:space="0" w:color="auto"/>
      </w:divBdr>
    </w:div>
    <w:div w:id="202250627">
      <w:bodyDiv w:val="1"/>
      <w:marLeft w:val="0"/>
      <w:marRight w:val="0"/>
      <w:marTop w:val="0"/>
      <w:marBottom w:val="0"/>
      <w:divBdr>
        <w:top w:val="none" w:sz="0" w:space="0" w:color="auto"/>
        <w:left w:val="none" w:sz="0" w:space="0" w:color="auto"/>
        <w:bottom w:val="none" w:sz="0" w:space="0" w:color="auto"/>
        <w:right w:val="none" w:sz="0" w:space="0" w:color="auto"/>
      </w:divBdr>
    </w:div>
    <w:div w:id="308093131">
      <w:bodyDiv w:val="1"/>
      <w:marLeft w:val="0"/>
      <w:marRight w:val="0"/>
      <w:marTop w:val="0"/>
      <w:marBottom w:val="0"/>
      <w:divBdr>
        <w:top w:val="none" w:sz="0" w:space="0" w:color="auto"/>
        <w:left w:val="none" w:sz="0" w:space="0" w:color="auto"/>
        <w:bottom w:val="none" w:sz="0" w:space="0" w:color="auto"/>
        <w:right w:val="none" w:sz="0" w:space="0" w:color="auto"/>
      </w:divBdr>
    </w:div>
    <w:div w:id="321930104">
      <w:bodyDiv w:val="1"/>
      <w:marLeft w:val="0"/>
      <w:marRight w:val="0"/>
      <w:marTop w:val="0"/>
      <w:marBottom w:val="0"/>
      <w:divBdr>
        <w:top w:val="none" w:sz="0" w:space="0" w:color="auto"/>
        <w:left w:val="none" w:sz="0" w:space="0" w:color="auto"/>
        <w:bottom w:val="none" w:sz="0" w:space="0" w:color="auto"/>
        <w:right w:val="none" w:sz="0" w:space="0" w:color="auto"/>
      </w:divBdr>
    </w:div>
    <w:div w:id="422998869">
      <w:bodyDiv w:val="1"/>
      <w:marLeft w:val="0"/>
      <w:marRight w:val="0"/>
      <w:marTop w:val="0"/>
      <w:marBottom w:val="0"/>
      <w:divBdr>
        <w:top w:val="none" w:sz="0" w:space="0" w:color="auto"/>
        <w:left w:val="none" w:sz="0" w:space="0" w:color="auto"/>
        <w:bottom w:val="none" w:sz="0" w:space="0" w:color="auto"/>
        <w:right w:val="none" w:sz="0" w:space="0" w:color="auto"/>
      </w:divBdr>
    </w:div>
    <w:div w:id="573978341">
      <w:bodyDiv w:val="1"/>
      <w:marLeft w:val="0"/>
      <w:marRight w:val="0"/>
      <w:marTop w:val="0"/>
      <w:marBottom w:val="0"/>
      <w:divBdr>
        <w:top w:val="none" w:sz="0" w:space="0" w:color="auto"/>
        <w:left w:val="none" w:sz="0" w:space="0" w:color="auto"/>
        <w:bottom w:val="none" w:sz="0" w:space="0" w:color="auto"/>
        <w:right w:val="none" w:sz="0" w:space="0" w:color="auto"/>
      </w:divBdr>
    </w:div>
    <w:div w:id="693651552">
      <w:bodyDiv w:val="1"/>
      <w:marLeft w:val="0"/>
      <w:marRight w:val="0"/>
      <w:marTop w:val="0"/>
      <w:marBottom w:val="0"/>
      <w:divBdr>
        <w:top w:val="none" w:sz="0" w:space="0" w:color="auto"/>
        <w:left w:val="none" w:sz="0" w:space="0" w:color="auto"/>
        <w:bottom w:val="none" w:sz="0" w:space="0" w:color="auto"/>
        <w:right w:val="none" w:sz="0" w:space="0" w:color="auto"/>
      </w:divBdr>
    </w:div>
    <w:div w:id="811991103">
      <w:bodyDiv w:val="1"/>
      <w:marLeft w:val="0"/>
      <w:marRight w:val="0"/>
      <w:marTop w:val="0"/>
      <w:marBottom w:val="0"/>
      <w:divBdr>
        <w:top w:val="none" w:sz="0" w:space="0" w:color="auto"/>
        <w:left w:val="none" w:sz="0" w:space="0" w:color="auto"/>
        <w:bottom w:val="none" w:sz="0" w:space="0" w:color="auto"/>
        <w:right w:val="none" w:sz="0" w:space="0" w:color="auto"/>
      </w:divBdr>
    </w:div>
    <w:div w:id="869955686">
      <w:bodyDiv w:val="1"/>
      <w:marLeft w:val="0"/>
      <w:marRight w:val="0"/>
      <w:marTop w:val="0"/>
      <w:marBottom w:val="0"/>
      <w:divBdr>
        <w:top w:val="none" w:sz="0" w:space="0" w:color="auto"/>
        <w:left w:val="none" w:sz="0" w:space="0" w:color="auto"/>
        <w:bottom w:val="none" w:sz="0" w:space="0" w:color="auto"/>
        <w:right w:val="none" w:sz="0" w:space="0" w:color="auto"/>
      </w:divBdr>
    </w:div>
    <w:div w:id="1041898668">
      <w:bodyDiv w:val="1"/>
      <w:marLeft w:val="0"/>
      <w:marRight w:val="0"/>
      <w:marTop w:val="0"/>
      <w:marBottom w:val="0"/>
      <w:divBdr>
        <w:top w:val="none" w:sz="0" w:space="0" w:color="auto"/>
        <w:left w:val="none" w:sz="0" w:space="0" w:color="auto"/>
        <w:bottom w:val="none" w:sz="0" w:space="0" w:color="auto"/>
        <w:right w:val="none" w:sz="0" w:space="0" w:color="auto"/>
      </w:divBdr>
    </w:div>
    <w:div w:id="1117412312">
      <w:bodyDiv w:val="1"/>
      <w:marLeft w:val="0"/>
      <w:marRight w:val="0"/>
      <w:marTop w:val="0"/>
      <w:marBottom w:val="0"/>
      <w:divBdr>
        <w:top w:val="none" w:sz="0" w:space="0" w:color="auto"/>
        <w:left w:val="none" w:sz="0" w:space="0" w:color="auto"/>
        <w:bottom w:val="none" w:sz="0" w:space="0" w:color="auto"/>
        <w:right w:val="none" w:sz="0" w:space="0" w:color="auto"/>
      </w:divBdr>
    </w:div>
    <w:div w:id="1128741276">
      <w:bodyDiv w:val="1"/>
      <w:marLeft w:val="0"/>
      <w:marRight w:val="0"/>
      <w:marTop w:val="0"/>
      <w:marBottom w:val="0"/>
      <w:divBdr>
        <w:top w:val="none" w:sz="0" w:space="0" w:color="auto"/>
        <w:left w:val="none" w:sz="0" w:space="0" w:color="auto"/>
        <w:bottom w:val="none" w:sz="0" w:space="0" w:color="auto"/>
        <w:right w:val="none" w:sz="0" w:space="0" w:color="auto"/>
      </w:divBdr>
    </w:div>
    <w:div w:id="1218737259">
      <w:bodyDiv w:val="1"/>
      <w:marLeft w:val="0"/>
      <w:marRight w:val="0"/>
      <w:marTop w:val="0"/>
      <w:marBottom w:val="0"/>
      <w:divBdr>
        <w:top w:val="none" w:sz="0" w:space="0" w:color="auto"/>
        <w:left w:val="none" w:sz="0" w:space="0" w:color="auto"/>
        <w:bottom w:val="none" w:sz="0" w:space="0" w:color="auto"/>
        <w:right w:val="none" w:sz="0" w:space="0" w:color="auto"/>
      </w:divBdr>
    </w:div>
    <w:div w:id="1236017414">
      <w:bodyDiv w:val="1"/>
      <w:marLeft w:val="0"/>
      <w:marRight w:val="0"/>
      <w:marTop w:val="0"/>
      <w:marBottom w:val="0"/>
      <w:divBdr>
        <w:top w:val="none" w:sz="0" w:space="0" w:color="auto"/>
        <w:left w:val="none" w:sz="0" w:space="0" w:color="auto"/>
        <w:bottom w:val="none" w:sz="0" w:space="0" w:color="auto"/>
        <w:right w:val="none" w:sz="0" w:space="0" w:color="auto"/>
      </w:divBdr>
    </w:div>
    <w:div w:id="1489325161">
      <w:bodyDiv w:val="1"/>
      <w:marLeft w:val="0"/>
      <w:marRight w:val="0"/>
      <w:marTop w:val="0"/>
      <w:marBottom w:val="0"/>
      <w:divBdr>
        <w:top w:val="none" w:sz="0" w:space="0" w:color="auto"/>
        <w:left w:val="none" w:sz="0" w:space="0" w:color="auto"/>
        <w:bottom w:val="none" w:sz="0" w:space="0" w:color="auto"/>
        <w:right w:val="none" w:sz="0" w:space="0" w:color="auto"/>
      </w:divBdr>
    </w:div>
    <w:div w:id="1518959960">
      <w:bodyDiv w:val="1"/>
      <w:marLeft w:val="0"/>
      <w:marRight w:val="0"/>
      <w:marTop w:val="0"/>
      <w:marBottom w:val="0"/>
      <w:divBdr>
        <w:top w:val="none" w:sz="0" w:space="0" w:color="auto"/>
        <w:left w:val="none" w:sz="0" w:space="0" w:color="auto"/>
        <w:bottom w:val="none" w:sz="0" w:space="0" w:color="auto"/>
        <w:right w:val="none" w:sz="0" w:space="0" w:color="auto"/>
      </w:divBdr>
    </w:div>
    <w:div w:id="1648513096">
      <w:bodyDiv w:val="1"/>
      <w:marLeft w:val="0"/>
      <w:marRight w:val="0"/>
      <w:marTop w:val="0"/>
      <w:marBottom w:val="0"/>
      <w:divBdr>
        <w:top w:val="none" w:sz="0" w:space="0" w:color="auto"/>
        <w:left w:val="none" w:sz="0" w:space="0" w:color="auto"/>
        <w:bottom w:val="none" w:sz="0" w:space="0" w:color="auto"/>
        <w:right w:val="none" w:sz="0" w:space="0" w:color="auto"/>
      </w:divBdr>
    </w:div>
    <w:div w:id="1962150705">
      <w:bodyDiv w:val="1"/>
      <w:marLeft w:val="0"/>
      <w:marRight w:val="0"/>
      <w:marTop w:val="0"/>
      <w:marBottom w:val="0"/>
      <w:divBdr>
        <w:top w:val="none" w:sz="0" w:space="0" w:color="auto"/>
        <w:left w:val="none" w:sz="0" w:space="0" w:color="auto"/>
        <w:bottom w:val="none" w:sz="0" w:space="0" w:color="auto"/>
        <w:right w:val="none" w:sz="0" w:space="0" w:color="auto"/>
      </w:divBdr>
    </w:div>
    <w:div w:id="2128035651">
      <w:bodyDiv w:val="1"/>
      <w:marLeft w:val="0"/>
      <w:marRight w:val="0"/>
      <w:marTop w:val="0"/>
      <w:marBottom w:val="0"/>
      <w:divBdr>
        <w:top w:val="none" w:sz="0" w:space="0" w:color="auto"/>
        <w:left w:val="none" w:sz="0" w:space="0" w:color="auto"/>
        <w:bottom w:val="none" w:sz="0" w:space="0" w:color="auto"/>
        <w:right w:val="none" w:sz="0" w:space="0" w:color="auto"/>
      </w:divBdr>
    </w:div>
    <w:div w:id="21292021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2.xml"/><Relationship Id="rId10" Type="http://schemas.microsoft.com/office/2011/relationships/commentsExtended" Target="commentsExtended.xml"/><Relationship Id="rId19" Type="http://schemas.microsoft.com/office/2018/08/relationships/commentsExtensible" Target="commentsExtensi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XMLFDo14EfsMsPPv7tuJ/7Ph8og==">CgMxLjA4AHIhMV81a19OU2ZBOU5tcTJ4VHU5Yl9xRGY5VWF6QmJsZWd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BE8388A-5EFD-41C7-8312-39D5A2E9C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9</TotalTime>
  <Pages>10</Pages>
  <Words>24485</Words>
  <Characters>154751</Characters>
  <Application>Microsoft Office Word</Application>
  <DocSecurity>0</DocSecurity>
  <Lines>2919</Lines>
  <Paragraphs>6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zirah hassan</dc:creator>
  <cp:lastModifiedBy>ASUS</cp:lastModifiedBy>
  <cp:revision>281</cp:revision>
  <dcterms:created xsi:type="dcterms:W3CDTF">2024-07-08T13:05:00Z</dcterms:created>
  <dcterms:modified xsi:type="dcterms:W3CDTF">2024-07-27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ca963ea94623d5ca5284676cec7fa19c38312f482594cf1a9bbaeb56761d04d</vt:lpwstr>
  </property>
  <property fmtid="{D5CDD505-2E9C-101B-9397-08002B2CF9AE}" pid="3" name="Mendeley Document_1">
    <vt:lpwstr>True</vt:lpwstr>
  </property>
  <property fmtid="{D5CDD505-2E9C-101B-9397-08002B2CF9AE}" pid="4" name="Mendeley Unique User Id_1">
    <vt:lpwstr>a59d1e54-ff4d-3ab2-94e6-f976258d442d</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